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2789AC8" w14:textId="0A44ECF9" w:rsidR="001A4919" w:rsidRPr="00FF5698" w:rsidRDefault="001A4919" w:rsidP="00827B7A">
      <w:pPr>
        <w:pStyle w:val="1"/>
        <w:rPr>
          <w:rFonts w:ascii="Times New Roman" w:hAnsi="Times New Roman"/>
          <w:sz w:val="20"/>
          <w:szCs w:val="20"/>
        </w:rPr>
      </w:pPr>
      <w:r w:rsidRPr="00FF5698">
        <w:rPr>
          <w:rFonts w:ascii="Times New Roman" w:hAnsi="Times New Roman"/>
          <w:spacing w:val="-1"/>
          <w:sz w:val="20"/>
          <w:szCs w:val="20"/>
        </w:rPr>
        <w:t>S</w:t>
      </w:r>
      <w:r w:rsidRPr="00FF5698">
        <w:rPr>
          <w:rFonts w:ascii="Times New Roman" w:hAnsi="Times New Roman"/>
          <w:sz w:val="20"/>
          <w:szCs w:val="20"/>
        </w:rPr>
        <w:t>u</w:t>
      </w:r>
      <w:r w:rsidRPr="00FF5698">
        <w:rPr>
          <w:rFonts w:ascii="Times New Roman" w:hAnsi="Times New Roman"/>
          <w:spacing w:val="-2"/>
          <w:sz w:val="20"/>
          <w:szCs w:val="20"/>
        </w:rPr>
        <w:t>p</w:t>
      </w:r>
      <w:r w:rsidRPr="00FF5698">
        <w:rPr>
          <w:rFonts w:ascii="Times New Roman" w:hAnsi="Times New Roman"/>
          <w:sz w:val="20"/>
          <w:szCs w:val="20"/>
        </w:rPr>
        <w:t>plement</w:t>
      </w:r>
      <w:r w:rsidRPr="00FF5698">
        <w:rPr>
          <w:rFonts w:ascii="Times New Roman" w:hAnsi="Times New Roman"/>
          <w:spacing w:val="-3"/>
          <w:sz w:val="20"/>
          <w:szCs w:val="20"/>
        </w:rPr>
        <w:t>a</w:t>
      </w:r>
      <w:r w:rsidRPr="00FF5698">
        <w:rPr>
          <w:rFonts w:ascii="Times New Roman" w:hAnsi="Times New Roman"/>
          <w:sz w:val="20"/>
          <w:szCs w:val="20"/>
        </w:rPr>
        <w:t>ry</w:t>
      </w:r>
      <w:r w:rsidRPr="00FF5698">
        <w:rPr>
          <w:rFonts w:ascii="Times New Roman" w:hAnsi="Times New Roman"/>
          <w:spacing w:val="-4"/>
          <w:sz w:val="20"/>
          <w:szCs w:val="20"/>
        </w:rPr>
        <w:t xml:space="preserve"> </w:t>
      </w:r>
      <w:r w:rsidR="00827B7A" w:rsidRPr="00827B7A">
        <w:rPr>
          <w:rFonts w:ascii="Times New Roman" w:hAnsi="Times New Roman"/>
          <w:sz w:val="20"/>
          <w:szCs w:val="20"/>
        </w:rPr>
        <w:t>material</w:t>
      </w:r>
    </w:p>
    <w:p w14:paraId="37D6B702" w14:textId="77777777" w:rsidR="001A4919" w:rsidRPr="00FF5698" w:rsidRDefault="001A4919" w:rsidP="001A4919">
      <w:pPr>
        <w:spacing w:line="200" w:lineRule="exact"/>
        <w:rPr>
          <w:rFonts w:ascii="Times New Roman" w:hAnsi="Times New Roman" w:cs="Times New Roman"/>
          <w:sz w:val="20"/>
          <w:szCs w:val="20"/>
        </w:rPr>
      </w:pPr>
    </w:p>
    <w:p w14:paraId="09A2A92C" w14:textId="31C149B5" w:rsidR="00D65303" w:rsidRDefault="00D65303" w:rsidP="00FF5698">
      <w:pPr>
        <w:spacing w:line="48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FF5698">
        <w:rPr>
          <w:rFonts w:ascii="Times New Roman" w:hAnsi="Times New Roman" w:cs="Times New Roman"/>
          <w:b/>
          <w:bCs/>
          <w:sz w:val="20"/>
          <w:szCs w:val="20"/>
        </w:rPr>
        <w:t xml:space="preserve">Risk prediction models for liver cancer in adults: a systematic review and </w:t>
      </w:r>
      <w:r w:rsidR="00A260BA" w:rsidRPr="00FF5698">
        <w:rPr>
          <w:rFonts w:ascii="Times New Roman" w:hAnsi="Times New Roman" w:cs="Times New Roman"/>
          <w:b/>
          <w:bCs/>
          <w:sz w:val="20"/>
          <w:szCs w:val="20"/>
        </w:rPr>
        <w:t>meta-analysis</w:t>
      </w:r>
    </w:p>
    <w:p w14:paraId="2337D408" w14:textId="4387F0E0" w:rsidR="00315C66" w:rsidRPr="003E2B4B" w:rsidRDefault="00315C66" w:rsidP="00315C66">
      <w:pPr>
        <w:spacing w:line="480" w:lineRule="auto"/>
        <w:jc w:val="center"/>
        <w:rPr>
          <w:rFonts w:ascii="Times New Roman" w:hAnsi="Times New Roman" w:cs="Times New Roman"/>
          <w:sz w:val="20"/>
          <w:szCs w:val="20"/>
          <w:vertAlign w:val="superscript"/>
        </w:rPr>
      </w:pPr>
      <w:bookmarkStart w:id="0" w:name="_Hlk57706806"/>
      <w:r w:rsidRPr="003E2B4B">
        <w:rPr>
          <w:rFonts w:ascii="Times New Roman" w:hAnsi="Times New Roman" w:cs="Times New Roman"/>
          <w:sz w:val="20"/>
          <w:szCs w:val="20"/>
        </w:rPr>
        <w:t>Maomao Cao,</w:t>
      </w:r>
      <w:r w:rsidRPr="003E2B4B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3E2B4B">
        <w:rPr>
          <w:rFonts w:ascii="Times New Roman" w:hAnsi="Times New Roman" w:cs="Times New Roman"/>
          <w:sz w:val="20"/>
          <w:szCs w:val="20"/>
        </w:rPr>
        <w:t>He Li, Dianqin Sun, Siyi He, Yadi Zheng, Zheng Wu, Xinyang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3E2B4B">
        <w:rPr>
          <w:rFonts w:ascii="Times New Roman" w:hAnsi="Times New Roman" w:cs="Times New Roman"/>
          <w:sz w:val="20"/>
          <w:szCs w:val="20"/>
        </w:rPr>
        <w:t>Yu, Lin Lei, Ji Peng, Jiang Li, Ni Li, Wanqing Chen</w:t>
      </w:r>
    </w:p>
    <w:bookmarkEnd w:id="0"/>
    <w:p w14:paraId="5F3584E3" w14:textId="77777777" w:rsidR="00315C66" w:rsidRPr="00315C66" w:rsidRDefault="00315C66" w:rsidP="00FF5698">
      <w:pPr>
        <w:spacing w:line="48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</w:p>
    <w:p w14:paraId="4DE6E595" w14:textId="77777777" w:rsidR="001A4919" w:rsidRPr="00FF5698" w:rsidRDefault="001A4919" w:rsidP="001A4919">
      <w:pPr>
        <w:spacing w:before="7" w:line="200" w:lineRule="exact"/>
        <w:rPr>
          <w:rFonts w:ascii="Times New Roman" w:hAnsi="Times New Roman" w:cs="Times New Roman"/>
          <w:sz w:val="20"/>
          <w:szCs w:val="20"/>
        </w:rPr>
      </w:pPr>
    </w:p>
    <w:p w14:paraId="2E0264F7" w14:textId="77777777" w:rsidR="001A4919" w:rsidRPr="00FF5698" w:rsidRDefault="001A4919" w:rsidP="00C60B2E">
      <w:pPr>
        <w:spacing w:line="480" w:lineRule="auto"/>
        <w:ind w:left="100"/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b/>
          <w:bCs/>
          <w:spacing w:val="-2"/>
          <w:sz w:val="20"/>
          <w:szCs w:val="20"/>
        </w:rPr>
        <w:t>C</w:t>
      </w:r>
      <w:r w:rsidRPr="00FF5698">
        <w:rPr>
          <w:rFonts w:ascii="Times New Roman" w:hAnsi="Times New Roman" w:cs="Times New Roman"/>
          <w:b/>
          <w:bCs/>
          <w:sz w:val="20"/>
          <w:szCs w:val="20"/>
        </w:rPr>
        <w:t>o</w:t>
      </w:r>
      <w:r w:rsidRPr="00FF5698">
        <w:rPr>
          <w:rFonts w:ascii="Times New Roman" w:hAnsi="Times New Roman" w:cs="Times New Roman"/>
          <w:b/>
          <w:bCs/>
          <w:spacing w:val="-2"/>
          <w:sz w:val="20"/>
          <w:szCs w:val="20"/>
        </w:rPr>
        <w:t>n</w:t>
      </w:r>
      <w:r w:rsidRPr="00FF5698">
        <w:rPr>
          <w:rFonts w:ascii="Times New Roman" w:hAnsi="Times New Roman" w:cs="Times New Roman"/>
          <w:b/>
          <w:bCs/>
          <w:sz w:val="20"/>
          <w:szCs w:val="20"/>
        </w:rPr>
        <w:t>te</w:t>
      </w:r>
      <w:r w:rsidRPr="00FF5698">
        <w:rPr>
          <w:rFonts w:ascii="Times New Roman" w:hAnsi="Times New Roman" w:cs="Times New Roman"/>
          <w:b/>
          <w:bCs/>
          <w:spacing w:val="-1"/>
          <w:sz w:val="20"/>
          <w:szCs w:val="20"/>
        </w:rPr>
        <w:t>n</w:t>
      </w:r>
      <w:r w:rsidRPr="00FF5698">
        <w:rPr>
          <w:rFonts w:ascii="Times New Roman" w:hAnsi="Times New Roman" w:cs="Times New Roman"/>
          <w:b/>
          <w:bCs/>
          <w:sz w:val="20"/>
          <w:szCs w:val="20"/>
        </w:rPr>
        <w:t>ts</w:t>
      </w:r>
    </w:p>
    <w:p w14:paraId="2CE8176C" w14:textId="49FD20C0" w:rsidR="001A4919" w:rsidRPr="00FF5698" w:rsidRDefault="002C1FD5" w:rsidP="00C60B2E">
      <w:pPr>
        <w:pStyle w:val="TOC1"/>
        <w:tabs>
          <w:tab w:val="right" w:leader="dot" w:pos="9120"/>
        </w:tabs>
        <w:spacing w:before="426" w:line="480" w:lineRule="auto"/>
        <w:rPr>
          <w:rFonts w:ascii="Times New Roman" w:hAnsi="Times New Roman"/>
          <w:sz w:val="20"/>
          <w:szCs w:val="20"/>
        </w:rPr>
      </w:pPr>
      <w:hyperlink w:anchor="_bookmark0" w:history="1">
        <w:r w:rsidR="00912433" w:rsidRPr="00FF5698">
          <w:rPr>
            <w:rFonts w:ascii="Times New Roman" w:hAnsi="Times New Roman"/>
            <w:spacing w:val="1"/>
            <w:sz w:val="20"/>
            <w:szCs w:val="20"/>
          </w:rPr>
          <w:t>Supplementary panel 1. Search strategy used in PubMed</w:t>
        </w:r>
      </w:hyperlink>
    </w:p>
    <w:p w14:paraId="5ED74CD8" w14:textId="0EDE39E6" w:rsidR="001A4919" w:rsidRPr="00FF5698" w:rsidRDefault="002C1FD5" w:rsidP="00C60B2E">
      <w:pPr>
        <w:pStyle w:val="TOC1"/>
        <w:tabs>
          <w:tab w:val="right" w:leader="dot" w:pos="9120"/>
        </w:tabs>
        <w:spacing w:line="480" w:lineRule="auto"/>
        <w:rPr>
          <w:rFonts w:ascii="Times New Roman" w:hAnsi="Times New Roman"/>
          <w:sz w:val="20"/>
          <w:szCs w:val="20"/>
        </w:rPr>
      </w:pPr>
      <w:hyperlink w:anchor="_bookmark1" w:history="1">
        <w:r w:rsidR="00912433" w:rsidRPr="00FF5698">
          <w:rPr>
            <w:rFonts w:ascii="Times New Roman" w:hAnsi="Times New Roman"/>
            <w:spacing w:val="-1"/>
            <w:sz w:val="20"/>
            <w:szCs w:val="20"/>
          </w:rPr>
          <w:t>Supplementary panel 2. Search strategy used in Web of Science</w:t>
        </w:r>
      </w:hyperlink>
    </w:p>
    <w:p w14:paraId="04ABE6AB" w14:textId="3F0885BE" w:rsidR="001A4919" w:rsidRPr="00FF5698" w:rsidRDefault="002C1FD5" w:rsidP="00C60B2E">
      <w:pPr>
        <w:pStyle w:val="TOC1"/>
        <w:tabs>
          <w:tab w:val="right" w:leader="dot" w:pos="9120"/>
        </w:tabs>
        <w:spacing w:before="142" w:line="480" w:lineRule="auto"/>
        <w:rPr>
          <w:rFonts w:ascii="Times New Roman" w:hAnsi="Times New Roman"/>
          <w:sz w:val="20"/>
          <w:szCs w:val="20"/>
        </w:rPr>
      </w:pPr>
      <w:hyperlink w:anchor="_bookmark2" w:history="1">
        <w:r w:rsidR="00912433" w:rsidRPr="00FF5698">
          <w:rPr>
            <w:rFonts w:ascii="Times New Roman" w:hAnsi="Times New Roman"/>
            <w:spacing w:val="-1"/>
            <w:sz w:val="20"/>
            <w:szCs w:val="20"/>
          </w:rPr>
          <w:t>Supplementary panel 3. Search strategy used in Cochrane Library</w:t>
        </w:r>
      </w:hyperlink>
    </w:p>
    <w:p w14:paraId="51BCECAF" w14:textId="1DFEE9CE" w:rsidR="001A4919" w:rsidRPr="00FF5698" w:rsidRDefault="002C1FD5" w:rsidP="00C60B2E">
      <w:pPr>
        <w:pStyle w:val="TOC1"/>
        <w:tabs>
          <w:tab w:val="right" w:leader="dot" w:pos="9120"/>
        </w:tabs>
        <w:spacing w:line="480" w:lineRule="auto"/>
        <w:rPr>
          <w:rFonts w:ascii="Times New Roman" w:hAnsi="Times New Roman"/>
          <w:sz w:val="20"/>
          <w:szCs w:val="20"/>
        </w:rPr>
      </w:pPr>
      <w:hyperlink w:anchor="_bookmark3" w:history="1">
        <w:r w:rsidR="00912433" w:rsidRPr="00FF5698">
          <w:rPr>
            <w:rFonts w:ascii="Times New Roman" w:hAnsi="Times New Roman"/>
            <w:spacing w:val="-1"/>
            <w:sz w:val="20"/>
            <w:szCs w:val="20"/>
          </w:rPr>
          <w:t>Supplementary panel 4. Search strategy used in Embase</w:t>
        </w:r>
      </w:hyperlink>
    </w:p>
    <w:p w14:paraId="6B6CAF41" w14:textId="575C44CC" w:rsidR="00912433" w:rsidRPr="00FF5698" w:rsidRDefault="00C60B2E" w:rsidP="00C60B2E">
      <w:pPr>
        <w:pStyle w:val="TOC1"/>
        <w:tabs>
          <w:tab w:val="right" w:leader="dot" w:pos="9120"/>
        </w:tabs>
        <w:spacing w:line="480" w:lineRule="auto"/>
        <w:rPr>
          <w:rFonts w:ascii="Times New Roman" w:hAnsi="Times New Roman"/>
          <w:spacing w:val="-1"/>
          <w:sz w:val="20"/>
          <w:szCs w:val="20"/>
        </w:rPr>
      </w:pPr>
      <w:r w:rsidRPr="00FF5698">
        <w:rPr>
          <w:rFonts w:ascii="Times New Roman" w:hAnsi="Times New Roman"/>
          <w:spacing w:val="-1"/>
          <w:sz w:val="20"/>
          <w:szCs w:val="20"/>
        </w:rPr>
        <w:t xml:space="preserve">Supplementary </w:t>
      </w:r>
      <w:r w:rsidR="00912433" w:rsidRPr="00FF5698">
        <w:rPr>
          <w:rFonts w:ascii="Times New Roman" w:hAnsi="Times New Roman"/>
          <w:spacing w:val="-1"/>
          <w:sz w:val="20"/>
          <w:szCs w:val="20"/>
        </w:rPr>
        <w:t>Table</w:t>
      </w:r>
      <w:r w:rsidRPr="00FF5698">
        <w:rPr>
          <w:rFonts w:ascii="Times New Roman" w:hAnsi="Times New Roman"/>
          <w:spacing w:val="-1"/>
          <w:sz w:val="20"/>
          <w:szCs w:val="20"/>
        </w:rPr>
        <w:t xml:space="preserve"> 1.</w:t>
      </w:r>
      <w:r w:rsidR="00912433" w:rsidRPr="00FF5698">
        <w:rPr>
          <w:rFonts w:ascii="Times New Roman" w:hAnsi="Times New Roman"/>
          <w:spacing w:val="-1"/>
          <w:sz w:val="20"/>
          <w:szCs w:val="20"/>
        </w:rPr>
        <w:t xml:space="preserve"> Overview of the basic information of the prediction models for liver cancer</w:t>
      </w:r>
    </w:p>
    <w:p w14:paraId="41A4B1EA" w14:textId="27EC8ADD" w:rsidR="00244D65" w:rsidRPr="00FF5698" w:rsidRDefault="002C1FD5" w:rsidP="00C60B2E">
      <w:pPr>
        <w:pStyle w:val="TOC1"/>
        <w:tabs>
          <w:tab w:val="right" w:leader="dot" w:pos="9120"/>
        </w:tabs>
        <w:spacing w:line="480" w:lineRule="auto"/>
        <w:rPr>
          <w:rFonts w:ascii="Times New Roman" w:hAnsi="Times New Roman"/>
          <w:sz w:val="20"/>
          <w:szCs w:val="20"/>
        </w:rPr>
      </w:pPr>
      <w:hyperlink w:anchor="_bookmark4" w:history="1">
        <w:r w:rsidR="001A4919" w:rsidRPr="00FF5698">
          <w:rPr>
            <w:rFonts w:ascii="Times New Roman" w:hAnsi="Times New Roman"/>
            <w:spacing w:val="-1"/>
            <w:sz w:val="20"/>
            <w:szCs w:val="20"/>
          </w:rPr>
          <w:t>P</w:t>
        </w:r>
        <w:r w:rsidR="001A4919" w:rsidRPr="00FF5698">
          <w:rPr>
            <w:rFonts w:ascii="Times New Roman" w:hAnsi="Times New Roman"/>
            <w:spacing w:val="-2"/>
            <w:sz w:val="20"/>
            <w:szCs w:val="20"/>
          </w:rPr>
          <w:t>R</w:t>
        </w:r>
        <w:r w:rsidR="001A4919" w:rsidRPr="00FF5698">
          <w:rPr>
            <w:rFonts w:ascii="Times New Roman" w:hAnsi="Times New Roman"/>
            <w:sz w:val="20"/>
            <w:szCs w:val="20"/>
          </w:rPr>
          <w:t>I</w:t>
        </w:r>
        <w:r w:rsidR="001A4919" w:rsidRPr="00FF5698">
          <w:rPr>
            <w:rFonts w:ascii="Times New Roman" w:hAnsi="Times New Roman"/>
            <w:spacing w:val="-1"/>
            <w:sz w:val="20"/>
            <w:szCs w:val="20"/>
          </w:rPr>
          <w:t>S</w:t>
        </w:r>
        <w:r w:rsidR="001A4919" w:rsidRPr="00FF5698">
          <w:rPr>
            <w:rFonts w:ascii="Times New Roman" w:hAnsi="Times New Roman"/>
            <w:spacing w:val="-4"/>
            <w:sz w:val="20"/>
            <w:szCs w:val="20"/>
          </w:rPr>
          <w:t>M</w:t>
        </w:r>
        <w:r w:rsidR="001A4919" w:rsidRPr="00FF5698">
          <w:rPr>
            <w:rFonts w:ascii="Times New Roman" w:hAnsi="Times New Roman"/>
            <w:sz w:val="20"/>
            <w:szCs w:val="20"/>
          </w:rPr>
          <w:t>A</w:t>
        </w:r>
        <w:r w:rsidR="001A4919" w:rsidRPr="00FF5698">
          <w:rPr>
            <w:rFonts w:ascii="Times New Roman" w:hAnsi="Times New Roman"/>
            <w:spacing w:val="-2"/>
            <w:sz w:val="20"/>
            <w:szCs w:val="20"/>
          </w:rPr>
          <w:t xml:space="preserve"> C</w:t>
        </w:r>
        <w:r w:rsidR="001A4919" w:rsidRPr="00FF5698">
          <w:rPr>
            <w:rFonts w:ascii="Times New Roman" w:hAnsi="Times New Roman"/>
            <w:sz w:val="20"/>
            <w:szCs w:val="20"/>
          </w:rPr>
          <w:t>h</w:t>
        </w:r>
        <w:r w:rsidR="001A4919" w:rsidRPr="00FF5698">
          <w:rPr>
            <w:rFonts w:ascii="Times New Roman" w:hAnsi="Times New Roman"/>
            <w:spacing w:val="-1"/>
            <w:sz w:val="20"/>
            <w:szCs w:val="20"/>
          </w:rPr>
          <w:t>e</w:t>
        </w:r>
        <w:r w:rsidR="001A4919" w:rsidRPr="00FF5698">
          <w:rPr>
            <w:rFonts w:ascii="Times New Roman" w:hAnsi="Times New Roman"/>
            <w:sz w:val="20"/>
            <w:szCs w:val="20"/>
          </w:rPr>
          <w:t>c</w:t>
        </w:r>
        <w:r w:rsidR="001A4919" w:rsidRPr="00FF5698">
          <w:rPr>
            <w:rFonts w:ascii="Times New Roman" w:hAnsi="Times New Roman"/>
            <w:spacing w:val="2"/>
            <w:sz w:val="20"/>
            <w:szCs w:val="20"/>
          </w:rPr>
          <w:t>k</w:t>
        </w:r>
        <w:r w:rsidR="001A4919" w:rsidRPr="00FF5698">
          <w:rPr>
            <w:rFonts w:ascii="Times New Roman" w:hAnsi="Times New Roman"/>
            <w:spacing w:val="-2"/>
            <w:sz w:val="20"/>
            <w:szCs w:val="20"/>
          </w:rPr>
          <w:t>li</w:t>
        </w:r>
        <w:r w:rsidR="001A4919" w:rsidRPr="00FF5698">
          <w:rPr>
            <w:rFonts w:ascii="Times New Roman" w:hAnsi="Times New Roman"/>
            <w:sz w:val="20"/>
            <w:szCs w:val="20"/>
          </w:rPr>
          <w:t>st</w:t>
        </w:r>
      </w:hyperlink>
    </w:p>
    <w:p w14:paraId="4C5BD5A8" w14:textId="79082EED" w:rsidR="00912433" w:rsidRPr="00FF5698" w:rsidRDefault="00441984" w:rsidP="00441984">
      <w:pPr>
        <w:pStyle w:val="TOC1"/>
        <w:tabs>
          <w:tab w:val="right" w:leader="dot" w:pos="9120"/>
        </w:tabs>
        <w:spacing w:line="480" w:lineRule="auto"/>
        <w:rPr>
          <w:rFonts w:ascii="Times New Roman" w:hAnsi="Times New Roman"/>
          <w:sz w:val="20"/>
          <w:szCs w:val="20"/>
        </w:rPr>
      </w:pPr>
      <w:r w:rsidRPr="00FF5698">
        <w:rPr>
          <w:rFonts w:ascii="Times New Roman" w:hAnsi="Times New Roman"/>
          <w:spacing w:val="1"/>
          <w:sz w:val="20"/>
          <w:szCs w:val="20"/>
        </w:rPr>
        <w:t>Supplementary Table 2. Quality assessment of the prediction models based on Prediction model Risk of Bias Assessment Tool (PROBAST).</w:t>
      </w:r>
      <w:r w:rsidR="00912433" w:rsidRPr="00FF5698">
        <w:rPr>
          <w:rFonts w:ascii="Times New Roman" w:hAnsi="Times New Roman"/>
          <w:sz w:val="20"/>
          <w:szCs w:val="20"/>
        </w:rPr>
        <w:br w:type="page"/>
      </w:r>
    </w:p>
    <w:p w14:paraId="6534E702" w14:textId="398F2EF0" w:rsidR="00912433" w:rsidRPr="00FF5698" w:rsidRDefault="00912433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</w:p>
    <w:p w14:paraId="49CD35B5" w14:textId="77777777" w:rsidR="001A4919" w:rsidRPr="00FF5698" w:rsidRDefault="001A4919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</w:p>
    <w:p w14:paraId="772C2DCC" w14:textId="6B959C03" w:rsidR="0010374C" w:rsidRPr="00FF5698" w:rsidRDefault="0010374C">
      <w:pPr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b/>
          <w:bCs/>
          <w:sz w:val="20"/>
          <w:szCs w:val="20"/>
        </w:rPr>
        <w:t>Supplementary panel 1.</w:t>
      </w:r>
      <w:r w:rsidRPr="00FF5698">
        <w:rPr>
          <w:rFonts w:ascii="Times New Roman" w:hAnsi="Times New Roman" w:cs="Times New Roman"/>
          <w:sz w:val="20"/>
          <w:szCs w:val="20"/>
        </w:rPr>
        <w:t xml:space="preserve"> Search strategy used in PubMed</w:t>
      </w:r>
    </w:p>
    <w:tbl>
      <w:tblPr>
        <w:tblW w:w="14344" w:type="dxa"/>
        <w:tblLook w:val="04A0" w:firstRow="1" w:lastRow="0" w:firstColumn="1" w:lastColumn="0" w:noHBand="0" w:noVBand="1"/>
      </w:tblPr>
      <w:tblGrid>
        <w:gridCol w:w="603"/>
        <w:gridCol w:w="13741"/>
      </w:tblGrid>
      <w:tr w:rsidR="0010374C" w:rsidRPr="00FF5698" w14:paraId="2790DAC3" w14:textId="77777777" w:rsidTr="00774D03">
        <w:trPr>
          <w:trHeight w:val="892"/>
        </w:trPr>
        <w:tc>
          <w:tcPr>
            <w:tcW w:w="6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4C29F" w14:textId="77777777" w:rsidR="0010374C" w:rsidRPr="00FF5698" w:rsidRDefault="0010374C" w:rsidP="0010374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1</w:t>
            </w:r>
          </w:p>
        </w:tc>
        <w:tc>
          <w:tcPr>
            <w:tcW w:w="13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7B3444" w14:textId="77777777" w:rsidR="0010374C" w:rsidRPr="00FF5698" w:rsidRDefault="0010374C" w:rsidP="0010374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(((((Liver Neoplasms[MeSH Terms]) OR (liver cancer[Title/Abstract])) OR (Carcinoma, Hepatocellular[Title/Abstract])) OR (Hepatocellular Carcinoma[Title/Abstract])) OR (liver tumor[Title/Abstract])) OR (liver tumour[Title/Abstract])) OR (HCC[Title])</w:t>
            </w:r>
          </w:p>
        </w:tc>
      </w:tr>
      <w:tr w:rsidR="0010374C" w:rsidRPr="00FF5698" w14:paraId="103CC6DD" w14:textId="77777777" w:rsidTr="00774D03">
        <w:trPr>
          <w:trHeight w:val="2978"/>
        </w:trPr>
        <w:tc>
          <w:tcPr>
            <w:tcW w:w="6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53E4F" w14:textId="77777777" w:rsidR="0010374C" w:rsidRPr="00FF5698" w:rsidRDefault="0010374C" w:rsidP="0010374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2</w:t>
            </w:r>
          </w:p>
        </w:tc>
        <w:tc>
          <w:tcPr>
            <w:tcW w:w="13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D443E0" w14:textId="77777777" w:rsidR="0010374C" w:rsidRPr="00FF5698" w:rsidRDefault="0010374C" w:rsidP="0010374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(((((((((((((((((((((((risk assessment[MeSH Terms]) OR (risk prediction[Title/Abstract])) OR (risk score[Title/Abstract])) OR (risk calculation[Title/Abstract])) OR (prediction model[Title/Abstract])) OR (predict index[Title/Abstract])) OR (decision rule[Title/Abstract])) OR (discrimination[Title/Abstract])) OR (ROC Curve[Title/Abstract])) OR (calibration[Title/Abstract])) OR (AUC[Title/Abstract])) OR (area under the curve[Title/Abstract])) OR (machine learning[Title/Abstract])) OR (neural networks computer[Title/Abstract])) OR (artificial intelligence[Title/Abstract])) OR (Risk estimation[Title/Abstract])) OR (Nomogram[Title/Abstract])) OR (Scoring System[Title/Abstract])) OR (outcome prediction[Title/Abstract]) ) OR (risk classification[Title/Abstract])) OR (forecasting[Title/Abstract])) OR (forecast[Title/Abstract])) OR (decision tree[Title/Abstract])) OR (predictive score[Title/Abstract])) OR (validat*[Title/Abstract])</w:t>
            </w:r>
          </w:p>
        </w:tc>
      </w:tr>
      <w:tr w:rsidR="0010374C" w:rsidRPr="00FF5698" w14:paraId="12E86B40" w14:textId="77777777" w:rsidTr="00774D03">
        <w:trPr>
          <w:trHeight w:val="1191"/>
        </w:trPr>
        <w:tc>
          <w:tcPr>
            <w:tcW w:w="6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5C1A3" w14:textId="77777777" w:rsidR="0010374C" w:rsidRPr="00FF5698" w:rsidRDefault="0010374C" w:rsidP="0010374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3</w:t>
            </w:r>
          </w:p>
        </w:tc>
        <w:tc>
          <w:tcPr>
            <w:tcW w:w="13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024A48" w14:textId="77777777" w:rsidR="0010374C" w:rsidRPr="00FF5698" w:rsidRDefault="0010374C" w:rsidP="0010374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((meta-analysis[Title]) OR (review[Title])) OR (systematic review[Title]) OR ((((((comment[Publication Type]) OR interview[Publication Type]) OR review[Publication Type]) OR letter[Publication Type]) OR editorial[Publication Type]) OR Meta-Analysis[Publication Type]) OR Systematic review[Publication Type]) OR (Guideline[Publication Type])</w:t>
            </w:r>
          </w:p>
        </w:tc>
      </w:tr>
      <w:tr w:rsidR="0010374C" w:rsidRPr="00FF5698" w14:paraId="29283932" w14:textId="77777777" w:rsidTr="00774D03">
        <w:trPr>
          <w:trHeight w:val="297"/>
        </w:trPr>
        <w:tc>
          <w:tcPr>
            <w:tcW w:w="6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7277A" w14:textId="77777777" w:rsidR="0010374C" w:rsidRPr="00FF5698" w:rsidRDefault="0010374C" w:rsidP="0010374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4</w:t>
            </w:r>
          </w:p>
        </w:tc>
        <w:tc>
          <w:tcPr>
            <w:tcW w:w="137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5625A20" w14:textId="77777777" w:rsidR="0010374C" w:rsidRPr="00FF5698" w:rsidRDefault="0010374C" w:rsidP="0010374C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1 And #2 Not #3</w:t>
            </w:r>
          </w:p>
        </w:tc>
      </w:tr>
    </w:tbl>
    <w:p w14:paraId="6FD956B1" w14:textId="26F07839" w:rsidR="00DD1B15" w:rsidRPr="00FF5698" w:rsidRDefault="00DD1B15">
      <w:pPr>
        <w:rPr>
          <w:rFonts w:ascii="Times New Roman" w:hAnsi="Times New Roman" w:cs="Times New Roman"/>
          <w:sz w:val="20"/>
          <w:szCs w:val="20"/>
        </w:rPr>
      </w:pPr>
    </w:p>
    <w:p w14:paraId="7240E5EA" w14:textId="77777777" w:rsidR="00DD1B15" w:rsidRPr="00FF5698" w:rsidRDefault="00DD1B15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sz w:val="20"/>
          <w:szCs w:val="20"/>
        </w:rPr>
        <w:br w:type="page"/>
      </w:r>
    </w:p>
    <w:p w14:paraId="6CB61A1C" w14:textId="77777777" w:rsidR="00DD1B15" w:rsidRPr="00FF5698" w:rsidRDefault="00DD1B15" w:rsidP="0010374C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2F858D8A" w14:textId="77777777" w:rsidR="00DD1B15" w:rsidRPr="00FF5698" w:rsidRDefault="00DD1B15" w:rsidP="0010374C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52FB2BD8" w14:textId="2114A187" w:rsidR="00CC56D0" w:rsidRPr="00FF5698" w:rsidRDefault="0010374C" w:rsidP="0010374C">
      <w:pPr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b/>
          <w:bCs/>
          <w:sz w:val="20"/>
          <w:szCs w:val="20"/>
        </w:rPr>
        <w:t xml:space="preserve">Supplementary panel 2. </w:t>
      </w:r>
      <w:r w:rsidRPr="00FF5698">
        <w:rPr>
          <w:rFonts w:ascii="Times New Roman" w:hAnsi="Times New Roman" w:cs="Times New Roman"/>
          <w:sz w:val="20"/>
          <w:szCs w:val="20"/>
        </w:rPr>
        <w:t xml:space="preserve">Search strategy used in </w:t>
      </w:r>
      <w:r w:rsidR="00CC56D0" w:rsidRPr="00FF5698">
        <w:rPr>
          <w:rFonts w:ascii="Times New Roman" w:hAnsi="Times New Roman" w:cs="Times New Roman"/>
          <w:sz w:val="20"/>
          <w:szCs w:val="20"/>
        </w:rPr>
        <w:t>Web of Science</w:t>
      </w:r>
    </w:p>
    <w:tbl>
      <w:tblPr>
        <w:tblW w:w="14886" w:type="dxa"/>
        <w:tblLook w:val="04A0" w:firstRow="1" w:lastRow="0" w:firstColumn="1" w:lastColumn="0" w:noHBand="0" w:noVBand="1"/>
      </w:tblPr>
      <w:tblGrid>
        <w:gridCol w:w="617"/>
        <w:gridCol w:w="14269"/>
      </w:tblGrid>
      <w:tr w:rsidR="00CC56D0" w:rsidRPr="00FF5698" w14:paraId="54402D8D" w14:textId="77777777" w:rsidTr="00B13742">
        <w:trPr>
          <w:trHeight w:val="754"/>
        </w:trPr>
        <w:tc>
          <w:tcPr>
            <w:tcW w:w="617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F09EB" w14:textId="77777777" w:rsidR="00CC56D0" w:rsidRPr="00FF5698" w:rsidRDefault="00CC56D0" w:rsidP="00CC56D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1</w:t>
            </w:r>
          </w:p>
        </w:tc>
        <w:tc>
          <w:tcPr>
            <w:tcW w:w="1426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7C6520" w14:textId="2C7F3DE4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TOPIC: ((Liver Neoplasms)  OR  TOPIC:  (liver cancer)  OR  TOPIC:  (Carcinoma, Hepatocellular)  OR  TOPIC:  (Hepatocellular Carcinoma)  OR  TOPIC:  (liver tumor)  OR  TOPIC:  (liver tumour)  OR  TOPIC:  (HCC) ) </w:t>
            </w:r>
          </w:p>
        </w:tc>
      </w:tr>
      <w:tr w:rsidR="00CC56D0" w:rsidRPr="00FF5698" w14:paraId="0E4DD538" w14:textId="77777777" w:rsidTr="00B13742">
        <w:trPr>
          <w:trHeight w:val="251"/>
        </w:trPr>
        <w:tc>
          <w:tcPr>
            <w:tcW w:w="61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206B84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26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C97302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Indexes=CPCI-S Timespan=All years</w:t>
            </w:r>
          </w:p>
        </w:tc>
      </w:tr>
      <w:tr w:rsidR="00CC56D0" w:rsidRPr="00FF5698" w14:paraId="69ED5588" w14:textId="77777777" w:rsidTr="00B13742">
        <w:trPr>
          <w:trHeight w:val="2011"/>
        </w:trPr>
        <w:tc>
          <w:tcPr>
            <w:tcW w:w="617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96F61" w14:textId="77777777" w:rsidR="00CC56D0" w:rsidRPr="00FF5698" w:rsidRDefault="00CC56D0" w:rsidP="00CC56D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2</w:t>
            </w:r>
          </w:p>
        </w:tc>
        <w:tc>
          <w:tcPr>
            <w:tcW w:w="1426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32B242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TOPIC:  (risk assessment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risk prediction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risk score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risk calculation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prediction model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predict index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decision rule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discrimination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ROC Curve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calibration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AUC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area under the curve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machine learning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neural networks computer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artificial intelligence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Risk estimation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Nomogram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Scoring System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outcome prediction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risk classification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forecasting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forecast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decision tree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  TOPIC:  (predictive score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OR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  TOPIC:  (validat*) </w:t>
            </w:r>
          </w:p>
        </w:tc>
      </w:tr>
      <w:tr w:rsidR="00CC56D0" w:rsidRPr="00FF5698" w14:paraId="19721936" w14:textId="77777777" w:rsidTr="00B13742">
        <w:trPr>
          <w:trHeight w:val="251"/>
        </w:trPr>
        <w:tc>
          <w:tcPr>
            <w:tcW w:w="61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F72E27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26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B26FA7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Indexes=CPCI-S Timespan=All years</w:t>
            </w:r>
          </w:p>
        </w:tc>
      </w:tr>
      <w:tr w:rsidR="00CC56D0" w:rsidRPr="00FF5698" w14:paraId="1429D5F9" w14:textId="77777777" w:rsidTr="00B13742">
        <w:trPr>
          <w:trHeight w:val="251"/>
        </w:trPr>
        <w:tc>
          <w:tcPr>
            <w:tcW w:w="617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DE14B" w14:textId="77777777" w:rsidR="00CC56D0" w:rsidRPr="00FF5698" w:rsidRDefault="00CC56D0" w:rsidP="00CC56D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3</w:t>
            </w:r>
          </w:p>
        </w:tc>
        <w:tc>
          <w:tcPr>
            <w:tcW w:w="1426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8C852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(#2 AND #1)  </w:t>
            </w: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 xml:space="preserve">  AND 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OCUMENT  TYPES:  (Article) </w:t>
            </w:r>
          </w:p>
        </w:tc>
      </w:tr>
      <w:tr w:rsidR="00CC56D0" w:rsidRPr="00FF5698" w14:paraId="0AEA39BB" w14:textId="77777777" w:rsidTr="00B13742">
        <w:trPr>
          <w:trHeight w:val="251"/>
        </w:trPr>
        <w:tc>
          <w:tcPr>
            <w:tcW w:w="617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025F51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26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0F6033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i/>
                <w:iCs/>
                <w:kern w:val="0"/>
                <w:sz w:val="20"/>
                <w:szCs w:val="20"/>
              </w:rPr>
              <w:t>Indexes=CPCI-S Timespan=All years</w:t>
            </w:r>
          </w:p>
        </w:tc>
      </w:tr>
    </w:tbl>
    <w:p w14:paraId="2C7F3F2D" w14:textId="7CFE3D49" w:rsidR="00CC56D0" w:rsidRPr="00FF5698" w:rsidRDefault="00CC56D0" w:rsidP="0010374C">
      <w:pPr>
        <w:rPr>
          <w:rFonts w:ascii="Times New Roman" w:hAnsi="Times New Roman" w:cs="Times New Roman"/>
          <w:sz w:val="20"/>
          <w:szCs w:val="20"/>
        </w:rPr>
      </w:pPr>
    </w:p>
    <w:p w14:paraId="40821AB2" w14:textId="5A46FE32" w:rsidR="00B13742" w:rsidRPr="00FF5698" w:rsidRDefault="00B13742" w:rsidP="0010374C">
      <w:pPr>
        <w:rPr>
          <w:rFonts w:ascii="Times New Roman" w:hAnsi="Times New Roman" w:cs="Times New Roman"/>
          <w:sz w:val="20"/>
          <w:szCs w:val="20"/>
        </w:rPr>
      </w:pPr>
    </w:p>
    <w:p w14:paraId="7CD5BEC9" w14:textId="33BD7941" w:rsidR="00DD1B15" w:rsidRPr="00FF5698" w:rsidRDefault="00DD1B15" w:rsidP="0010374C">
      <w:pPr>
        <w:rPr>
          <w:rFonts w:ascii="Times New Roman" w:hAnsi="Times New Roman" w:cs="Times New Roman"/>
          <w:sz w:val="20"/>
          <w:szCs w:val="20"/>
        </w:rPr>
      </w:pPr>
    </w:p>
    <w:p w14:paraId="06E18ACF" w14:textId="77777777" w:rsidR="00DD1B15" w:rsidRPr="00FF5698" w:rsidRDefault="00DD1B15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sz w:val="20"/>
          <w:szCs w:val="20"/>
        </w:rPr>
        <w:br w:type="page"/>
      </w:r>
    </w:p>
    <w:p w14:paraId="117438B7" w14:textId="77777777" w:rsidR="00B13742" w:rsidRPr="00FF5698" w:rsidRDefault="00B13742" w:rsidP="0010374C">
      <w:pPr>
        <w:rPr>
          <w:rFonts w:ascii="Times New Roman" w:hAnsi="Times New Roman" w:cs="Times New Roman"/>
          <w:sz w:val="20"/>
          <w:szCs w:val="20"/>
        </w:rPr>
      </w:pPr>
    </w:p>
    <w:p w14:paraId="5CC824E0" w14:textId="10B25EBD" w:rsidR="0010374C" w:rsidRPr="00FF5698" w:rsidRDefault="0010374C" w:rsidP="0010374C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FF5698">
        <w:rPr>
          <w:rFonts w:ascii="Times New Roman" w:hAnsi="Times New Roman" w:cs="Times New Roman"/>
          <w:b/>
          <w:bCs/>
          <w:sz w:val="20"/>
          <w:szCs w:val="20"/>
        </w:rPr>
        <w:t xml:space="preserve">Supplementary panel 3. </w:t>
      </w:r>
      <w:r w:rsidRPr="00FF5698">
        <w:rPr>
          <w:rFonts w:ascii="Times New Roman" w:hAnsi="Times New Roman" w:cs="Times New Roman"/>
          <w:sz w:val="20"/>
          <w:szCs w:val="20"/>
        </w:rPr>
        <w:t xml:space="preserve">Search strategy used in </w:t>
      </w:r>
      <w:r w:rsidR="00CC56D0" w:rsidRPr="00FF5698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Cochrane Library</w:t>
      </w:r>
    </w:p>
    <w:tbl>
      <w:tblPr>
        <w:tblW w:w="14258" w:type="dxa"/>
        <w:tblLook w:val="04A0" w:firstRow="1" w:lastRow="0" w:firstColumn="1" w:lastColumn="0" w:noHBand="0" w:noVBand="1"/>
      </w:tblPr>
      <w:tblGrid>
        <w:gridCol w:w="816"/>
        <w:gridCol w:w="13442"/>
      </w:tblGrid>
      <w:tr w:rsidR="00CC56D0" w:rsidRPr="00FF5698" w14:paraId="16BC52BB" w14:textId="77777777" w:rsidTr="00B13742">
        <w:trPr>
          <w:trHeight w:val="849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4396F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1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BC3EA6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Liver Neoplasms):ti,ab,kw OR (liver cancer):ti,ab,kw OR (Carcinoma, Hepatocellular):ti,ab,kw OR (Hepatocellular Carcinoma):ti,ab,kw OR (liver tumor):ti,ab,kw (Word variations have been searched)</w:t>
            </w:r>
          </w:p>
        </w:tc>
      </w:tr>
      <w:tr w:rsidR="00CC56D0" w:rsidRPr="00FF5698" w14:paraId="14AA8081" w14:textId="77777777" w:rsidTr="00B13742">
        <w:trPr>
          <w:trHeight w:val="424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E7D1D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2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D2AFAF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liver tumour):ti,ab,kw OR (HCC):ti,ab,kw (Word variations have been searched)</w:t>
            </w:r>
          </w:p>
        </w:tc>
      </w:tr>
      <w:tr w:rsidR="00CC56D0" w:rsidRPr="00FF5698" w14:paraId="2C0CC526" w14:textId="77777777" w:rsidTr="00B13742">
        <w:trPr>
          <w:trHeight w:val="424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0839E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3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962B6D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1 OR #2</w:t>
            </w:r>
          </w:p>
        </w:tc>
      </w:tr>
      <w:tr w:rsidR="00CC56D0" w:rsidRPr="00FF5698" w14:paraId="010DEAA6" w14:textId="77777777" w:rsidTr="00B13742">
        <w:trPr>
          <w:trHeight w:val="849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40066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4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C0085F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risk assessment):ti,ab,kw OR (risk prediction):ti,ab,kw OR (risk score):ti,ab,kw OR (risk calculation):ti,ab,kw OR (prediction model):ti,ab,kw (Word variations have been searched)</w:t>
            </w:r>
          </w:p>
        </w:tc>
      </w:tr>
      <w:tr w:rsidR="00CC56D0" w:rsidRPr="00FF5698" w14:paraId="6229A7BF" w14:textId="77777777" w:rsidTr="00B13742">
        <w:trPr>
          <w:trHeight w:val="849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FA1E2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5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222672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predict index):ti,ab,kw OR (decision rule):ti,ab,kw OR (discrimination):ti,ab,kw OR (ROC Curve):ti,ab,kw OR (calibration):ti,ab,kw (Word variations have been searched)</w:t>
            </w:r>
          </w:p>
        </w:tc>
      </w:tr>
      <w:tr w:rsidR="00CC56D0" w:rsidRPr="00FF5698" w14:paraId="32DDCBD4" w14:textId="77777777" w:rsidTr="00B13742">
        <w:trPr>
          <w:trHeight w:val="849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53D66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6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E16B4B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AUC):ti,ab,kw OR (area under the curve):ti,ab,kw OR (machine learning):ti,ab,kw OR (neural networks computer):ti,ab,kw OR (artificial intelligence):ti,ab,kw (Word variations have been searched)</w:t>
            </w:r>
          </w:p>
        </w:tc>
      </w:tr>
      <w:tr w:rsidR="00CC56D0" w:rsidRPr="00FF5698" w14:paraId="54C587AC" w14:textId="77777777" w:rsidTr="00B13742">
        <w:trPr>
          <w:trHeight w:val="849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1449C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7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11B7D0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Risk estimation):ti,ab,kw OR (Nomogram):ti,ab,kw OR (Scoring System):ti,ab,kw OR (outcome prediction):ti,ab,kw OR (risk classification):ti,ab,kw (Word variations have been searched)</w:t>
            </w:r>
          </w:p>
        </w:tc>
      </w:tr>
      <w:tr w:rsidR="00CC56D0" w:rsidRPr="00FF5698" w14:paraId="719995B6" w14:textId="77777777" w:rsidTr="00B13742">
        <w:trPr>
          <w:trHeight w:val="849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2AB8D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8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AC006F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forecasting):ti,ab,kw OR (forecast):ti,ab,kw OR (decision tree):ti,ab,kw OR (predictive score):ti,ab,kw OR (validat*):ti,ab,kw (Word variations have been searched)</w:t>
            </w:r>
          </w:p>
        </w:tc>
      </w:tr>
      <w:tr w:rsidR="00CC56D0" w:rsidRPr="00FF5698" w14:paraId="2A752D70" w14:textId="77777777" w:rsidTr="00B13742">
        <w:trPr>
          <w:trHeight w:val="424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15CD5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9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12318A5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4 OR #5 OR #6 OR #7 OR #8</w:t>
            </w:r>
          </w:p>
        </w:tc>
      </w:tr>
      <w:tr w:rsidR="00CC56D0" w:rsidRPr="00FF5698" w14:paraId="6BC91462" w14:textId="77777777" w:rsidTr="00B13742">
        <w:trPr>
          <w:trHeight w:val="424"/>
        </w:trPr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CDDB4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10</w:t>
            </w:r>
          </w:p>
        </w:tc>
        <w:tc>
          <w:tcPr>
            <w:tcW w:w="134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B22F30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3 AND #9</w:t>
            </w:r>
          </w:p>
        </w:tc>
      </w:tr>
    </w:tbl>
    <w:p w14:paraId="01026120" w14:textId="32B08393" w:rsidR="00CC56D0" w:rsidRPr="00FF5698" w:rsidRDefault="00CC56D0" w:rsidP="0010374C">
      <w:pPr>
        <w:rPr>
          <w:rFonts w:ascii="Times New Roman" w:hAnsi="Times New Roman" w:cs="Times New Roman"/>
          <w:sz w:val="20"/>
          <w:szCs w:val="20"/>
        </w:rPr>
      </w:pPr>
    </w:p>
    <w:p w14:paraId="38B45D49" w14:textId="7A6B9AB3" w:rsidR="00B13742" w:rsidRPr="00FF5698" w:rsidRDefault="00B13742" w:rsidP="0010374C">
      <w:pPr>
        <w:rPr>
          <w:rFonts w:ascii="Times New Roman" w:hAnsi="Times New Roman" w:cs="Times New Roman"/>
          <w:sz w:val="20"/>
          <w:szCs w:val="20"/>
        </w:rPr>
      </w:pPr>
    </w:p>
    <w:p w14:paraId="0D1AB56C" w14:textId="58BE39F9" w:rsidR="00DD1B15" w:rsidRPr="00FF5698" w:rsidRDefault="00DD1B15" w:rsidP="0010374C">
      <w:pPr>
        <w:rPr>
          <w:rFonts w:ascii="Times New Roman" w:hAnsi="Times New Roman" w:cs="Times New Roman"/>
          <w:sz w:val="20"/>
          <w:szCs w:val="20"/>
        </w:rPr>
      </w:pPr>
    </w:p>
    <w:p w14:paraId="14C2F69A" w14:textId="77777777" w:rsidR="00DD1B15" w:rsidRPr="00FF5698" w:rsidRDefault="00DD1B15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sz w:val="20"/>
          <w:szCs w:val="20"/>
        </w:rPr>
        <w:br w:type="page"/>
      </w:r>
    </w:p>
    <w:p w14:paraId="5F6FA29D" w14:textId="19C86726" w:rsidR="00DD1B15" w:rsidRPr="00FF5698" w:rsidRDefault="00DD1B15" w:rsidP="0010374C">
      <w:pPr>
        <w:rPr>
          <w:rFonts w:ascii="Times New Roman" w:hAnsi="Times New Roman" w:cs="Times New Roman"/>
          <w:sz w:val="20"/>
          <w:szCs w:val="20"/>
        </w:rPr>
      </w:pPr>
    </w:p>
    <w:p w14:paraId="053B8D14" w14:textId="3F9E14AE" w:rsidR="0010374C" w:rsidRPr="00FF5698" w:rsidRDefault="0010374C" w:rsidP="0010374C">
      <w:pPr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b/>
          <w:bCs/>
          <w:sz w:val="20"/>
          <w:szCs w:val="20"/>
        </w:rPr>
        <w:t xml:space="preserve">Supplementary panel 4. </w:t>
      </w:r>
      <w:r w:rsidRPr="00FF5698">
        <w:rPr>
          <w:rFonts w:ascii="Times New Roman" w:hAnsi="Times New Roman" w:cs="Times New Roman"/>
          <w:sz w:val="20"/>
          <w:szCs w:val="20"/>
        </w:rPr>
        <w:t xml:space="preserve">Search strategy used in </w:t>
      </w:r>
      <w:r w:rsidR="00CC56D0" w:rsidRPr="00FF5698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Embase</w:t>
      </w:r>
    </w:p>
    <w:tbl>
      <w:tblPr>
        <w:tblW w:w="14158" w:type="dxa"/>
        <w:tblLook w:val="04A0" w:firstRow="1" w:lastRow="0" w:firstColumn="1" w:lastColumn="0" w:noHBand="0" w:noVBand="1"/>
      </w:tblPr>
      <w:tblGrid>
        <w:gridCol w:w="1490"/>
        <w:gridCol w:w="12668"/>
      </w:tblGrid>
      <w:tr w:rsidR="00CC56D0" w:rsidRPr="00FF5698" w14:paraId="0AAD4FDA" w14:textId="77777777" w:rsidTr="00B13742">
        <w:trPr>
          <w:trHeight w:val="624"/>
        </w:trPr>
        <w:tc>
          <w:tcPr>
            <w:tcW w:w="14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18CFFE" w14:textId="77777777" w:rsidR="00CC56D0" w:rsidRPr="00FF5698" w:rsidRDefault="00CC56D0" w:rsidP="002009E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1</w:t>
            </w:r>
          </w:p>
        </w:tc>
        <w:tc>
          <w:tcPr>
            <w:tcW w:w="12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5F031A5" w14:textId="77777777" w:rsidR="00CC56D0" w:rsidRPr="00FF5698" w:rsidRDefault="00CC56D0" w:rsidP="002009E0">
            <w:pPr>
              <w:widowControl/>
              <w:rPr>
                <w:rFonts w:ascii="Times New Roman" w:eastAsia="等线" w:hAnsi="Times New Roman" w:cs="Times New Roman"/>
                <w:color w:val="50505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505050"/>
                <w:kern w:val="0"/>
                <w:sz w:val="20"/>
                <w:szCs w:val="20"/>
              </w:rPr>
              <w:t>'liver neoplasms':ab,ti OR 'liver cancer':ab,ti OR 'carcinoma, hepatocellular':ab,ti OR 'hepatocellular carcinoma':ab,ti OR 'liver tumor':ab,ti OR 'liver tumour':ab,ti OR hcc:ab,ti</w:t>
            </w:r>
          </w:p>
        </w:tc>
      </w:tr>
      <w:tr w:rsidR="00CC56D0" w:rsidRPr="00FF5698" w14:paraId="71872CCC" w14:textId="77777777" w:rsidTr="00B13742">
        <w:trPr>
          <w:trHeight w:val="2185"/>
        </w:trPr>
        <w:tc>
          <w:tcPr>
            <w:tcW w:w="14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D2A8BC" w14:textId="77777777" w:rsidR="00CC56D0" w:rsidRPr="00FF5698" w:rsidRDefault="00CC56D0" w:rsidP="002009E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2</w:t>
            </w:r>
          </w:p>
        </w:tc>
        <w:tc>
          <w:tcPr>
            <w:tcW w:w="12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8A01D0C" w14:textId="77777777" w:rsidR="00CC56D0" w:rsidRPr="00FF5698" w:rsidRDefault="00CC56D0" w:rsidP="002009E0">
            <w:pPr>
              <w:widowControl/>
              <w:rPr>
                <w:rFonts w:ascii="Times New Roman" w:eastAsia="等线" w:hAnsi="Times New Roman" w:cs="Times New Roman"/>
                <w:color w:val="50505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505050"/>
                <w:kern w:val="0"/>
                <w:sz w:val="20"/>
                <w:szCs w:val="20"/>
              </w:rPr>
              <w:t>'risk assessment':ab,ti OR 'risk prediction':ab,ti OR 'risk score':ab,ti OR 'risk calculation':ab,ti OR 'prediction model':ab,ti OR 'predict index':ab,ti OR discrimination:ab,ti OR 'roc curve':ab,ti OR calibration:ab,ti OR auc:ab,ti OR 'area under the curve':ab,ti OR 'machine learning':ab,ti OR 'neural networks computer':ab,ti OR 'artificial intelligence':ab,ti OR 'risk estimation':ab,ti OR nomogram:ab,ti OR 'scoring system':ab,ti OR 'outcome prediction':ab,ti OR 'risk classification':ab,ti OR forecasting:ab,ti OR forecast:ab,ti OR 'decision tree':ab,ti OR 'predictive score':ab,ti OR validat*:ab,ti</w:t>
            </w:r>
          </w:p>
        </w:tc>
      </w:tr>
      <w:tr w:rsidR="00CC56D0" w:rsidRPr="00FF5698" w14:paraId="6C88BE05" w14:textId="77777777" w:rsidTr="00B13742">
        <w:trPr>
          <w:trHeight w:val="312"/>
        </w:trPr>
        <w:tc>
          <w:tcPr>
            <w:tcW w:w="14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014450" w14:textId="77777777" w:rsidR="00CC56D0" w:rsidRPr="00FF5698" w:rsidRDefault="00CC56D0" w:rsidP="002009E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3</w:t>
            </w:r>
          </w:p>
        </w:tc>
        <w:tc>
          <w:tcPr>
            <w:tcW w:w="12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A65E9F" w14:textId="77777777" w:rsidR="00CC56D0" w:rsidRPr="00FF5698" w:rsidRDefault="00CC56D0" w:rsidP="002009E0">
            <w:pPr>
              <w:widowControl/>
              <w:rPr>
                <w:rFonts w:ascii="Times New Roman" w:eastAsia="等线" w:hAnsi="Times New Roman" w:cs="Times New Roman"/>
                <w:color w:val="50505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505050"/>
                <w:kern w:val="0"/>
                <w:sz w:val="20"/>
                <w:szCs w:val="20"/>
              </w:rPr>
              <w:t>#1 AND #2</w:t>
            </w:r>
          </w:p>
        </w:tc>
      </w:tr>
      <w:tr w:rsidR="00CC56D0" w:rsidRPr="00FF5698" w14:paraId="066A5B7C" w14:textId="77777777" w:rsidTr="00B13742">
        <w:trPr>
          <w:trHeight w:val="312"/>
        </w:trPr>
        <w:tc>
          <w:tcPr>
            <w:tcW w:w="14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896EBB" w14:textId="77777777" w:rsidR="00CC56D0" w:rsidRPr="00FF5698" w:rsidRDefault="00CC56D0" w:rsidP="00CC56D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#4</w:t>
            </w:r>
          </w:p>
        </w:tc>
        <w:tc>
          <w:tcPr>
            <w:tcW w:w="12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69FF0D" w14:textId="77777777" w:rsidR="00CC56D0" w:rsidRPr="00FF5698" w:rsidRDefault="00CC56D0" w:rsidP="00CC56D0">
            <w:pPr>
              <w:widowControl/>
              <w:rPr>
                <w:rFonts w:ascii="Times New Roman" w:eastAsia="等线" w:hAnsi="Times New Roman" w:cs="Times New Roman"/>
                <w:color w:val="50505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505050"/>
                <w:kern w:val="0"/>
                <w:sz w:val="20"/>
                <w:szCs w:val="20"/>
              </w:rPr>
              <w:t>#3 AND 'article'/it</w:t>
            </w:r>
          </w:p>
        </w:tc>
      </w:tr>
    </w:tbl>
    <w:p w14:paraId="196E88B9" w14:textId="70A9A313" w:rsidR="0010374C" w:rsidRPr="00FF5698" w:rsidRDefault="0010374C">
      <w:pPr>
        <w:rPr>
          <w:rFonts w:ascii="Times New Roman" w:hAnsi="Times New Roman" w:cs="Times New Roman"/>
          <w:sz w:val="20"/>
          <w:szCs w:val="20"/>
        </w:rPr>
      </w:pPr>
    </w:p>
    <w:p w14:paraId="360D6954" w14:textId="3B8E93B5" w:rsidR="00B13742" w:rsidRPr="00FF5698" w:rsidRDefault="00B13742">
      <w:pPr>
        <w:rPr>
          <w:rFonts w:ascii="Times New Roman" w:hAnsi="Times New Roman" w:cs="Times New Roman"/>
          <w:sz w:val="20"/>
          <w:szCs w:val="20"/>
        </w:rPr>
      </w:pPr>
    </w:p>
    <w:p w14:paraId="67C55893" w14:textId="18E3E6BB" w:rsidR="00B13742" w:rsidRPr="00FF5698" w:rsidRDefault="00B13742">
      <w:pPr>
        <w:rPr>
          <w:rFonts w:ascii="Times New Roman" w:hAnsi="Times New Roman" w:cs="Times New Roman"/>
          <w:sz w:val="20"/>
          <w:szCs w:val="20"/>
        </w:rPr>
      </w:pPr>
    </w:p>
    <w:p w14:paraId="1323E4A4" w14:textId="1AD2C0EB" w:rsidR="00DD1B15" w:rsidRPr="00FF5698" w:rsidRDefault="00DD1B15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</w:p>
    <w:p w14:paraId="223FAB73" w14:textId="77777777" w:rsidR="00DD1B15" w:rsidRPr="00FF5698" w:rsidRDefault="00DD1B15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sz w:val="20"/>
          <w:szCs w:val="20"/>
        </w:rPr>
        <w:br w:type="page"/>
      </w:r>
    </w:p>
    <w:p w14:paraId="319016AD" w14:textId="0DFE776F" w:rsidR="002009E0" w:rsidRPr="00FF5698" w:rsidRDefault="002009E0">
      <w:pPr>
        <w:rPr>
          <w:rFonts w:ascii="Times New Roman" w:hAnsi="Times New Roman" w:cs="Times New Roman"/>
          <w:sz w:val="20"/>
          <w:szCs w:val="20"/>
        </w:rPr>
      </w:pPr>
    </w:p>
    <w:p w14:paraId="763887A8" w14:textId="3BEF6E7B" w:rsidR="00774D03" w:rsidRPr="00FF5698" w:rsidRDefault="00C60B2E">
      <w:pPr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b/>
          <w:bCs/>
          <w:sz w:val="20"/>
          <w:szCs w:val="20"/>
        </w:rPr>
        <w:t xml:space="preserve">Supplementary </w:t>
      </w:r>
      <w:r w:rsidR="00774D03" w:rsidRPr="00FF5698">
        <w:rPr>
          <w:rFonts w:ascii="Times New Roman" w:hAnsi="Times New Roman" w:cs="Times New Roman"/>
          <w:b/>
          <w:bCs/>
          <w:sz w:val="20"/>
          <w:szCs w:val="20"/>
        </w:rPr>
        <w:t xml:space="preserve">Table </w:t>
      </w:r>
      <w:r w:rsidR="000A6E5C" w:rsidRPr="00FF5698">
        <w:rPr>
          <w:rFonts w:ascii="Times New Roman" w:hAnsi="Times New Roman" w:cs="Times New Roman"/>
          <w:b/>
          <w:bCs/>
          <w:sz w:val="20"/>
          <w:szCs w:val="20"/>
        </w:rPr>
        <w:t>1</w:t>
      </w:r>
      <w:r w:rsidRPr="00FF5698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="000A6E5C" w:rsidRPr="00FF5698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774D03" w:rsidRPr="00FF5698">
        <w:rPr>
          <w:rFonts w:ascii="Times New Roman" w:hAnsi="Times New Roman" w:cs="Times New Roman"/>
          <w:sz w:val="20"/>
          <w:szCs w:val="20"/>
        </w:rPr>
        <w:t xml:space="preserve">Overview of the basic information of the prediction models for liver cancer </w:t>
      </w:r>
    </w:p>
    <w:tbl>
      <w:tblPr>
        <w:tblW w:w="14175" w:type="dxa"/>
        <w:jc w:val="center"/>
        <w:tblLayout w:type="fixed"/>
        <w:tblLook w:val="04A0" w:firstRow="1" w:lastRow="0" w:firstColumn="1" w:lastColumn="0" w:noHBand="0" w:noVBand="1"/>
      </w:tblPr>
      <w:tblGrid>
        <w:gridCol w:w="2843"/>
        <w:gridCol w:w="3396"/>
        <w:gridCol w:w="1274"/>
        <w:gridCol w:w="1135"/>
        <w:gridCol w:w="1701"/>
        <w:gridCol w:w="1560"/>
        <w:gridCol w:w="2266"/>
      </w:tblGrid>
      <w:tr w:rsidR="009A4D06" w:rsidRPr="00FF5698" w14:paraId="4FDC94DF" w14:textId="77777777" w:rsidTr="004B5632">
        <w:trPr>
          <w:trHeight w:val="377"/>
          <w:jc w:val="center"/>
        </w:trPr>
        <w:tc>
          <w:tcPr>
            <w:tcW w:w="2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49BA92" w14:textId="77777777" w:rsidR="009A4D06" w:rsidRPr="00FF5698" w:rsidRDefault="009A4D06" w:rsidP="009A3B8D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uthor, year</w:t>
            </w:r>
          </w:p>
        </w:tc>
        <w:tc>
          <w:tcPr>
            <w:tcW w:w="33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87398B" w14:textId="77777777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Participants characteristic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B786C7" w14:textId="77777777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Number of Events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6BAFAF" w14:textId="77777777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EPV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3F8C30" w14:textId="77777777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odel performance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995E17" w14:textId="77777777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Handling of missing data</w:t>
            </w:r>
          </w:p>
        </w:tc>
        <w:tc>
          <w:tcPr>
            <w:tcW w:w="22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ACD7B9" w14:textId="1F79BE49" w:rsidR="009A4D06" w:rsidRPr="00FF5698" w:rsidRDefault="009A4D06" w:rsidP="007400C1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Model presentation</w:t>
            </w:r>
          </w:p>
        </w:tc>
      </w:tr>
      <w:tr w:rsidR="008435C2" w:rsidRPr="00FF5698" w14:paraId="7BE7EFB1" w14:textId="77777777" w:rsidTr="004B5632">
        <w:trPr>
          <w:trHeight w:val="1576"/>
          <w:jc w:val="center"/>
        </w:trPr>
        <w:tc>
          <w:tcPr>
            <w:tcW w:w="2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75F0C8" w14:textId="02742697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uen 2009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ZdWVuPC9BdXRob3I+PFllYXI+MjAwOTwvWWVhcj48UmVj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ZdWVuPC9BdXRob3I+PFllYXI+MjAwOTwvWWVhcj48UmVj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A2DB03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. Patients were positive for hepatitis B surface antigen for at least 6 months 2. Had baseline ultrasound findings and platelet counts.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FB8B7F6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40</w:t>
            </w:r>
          </w:p>
        </w:tc>
        <w:tc>
          <w:tcPr>
            <w:tcW w:w="11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764935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.33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E36560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B4D5BC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A788089" w14:textId="77777777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Full equation</w:t>
            </w:r>
          </w:p>
        </w:tc>
      </w:tr>
      <w:tr w:rsidR="008435C2" w:rsidRPr="00FF5698" w14:paraId="4A2B1AAD" w14:textId="77777777" w:rsidTr="004B5632">
        <w:trPr>
          <w:trHeight w:val="487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9E68A" w14:textId="3CF927CD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Wong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Xb25nPC9BdXRob3I+PFllYXI+MjAxMDwvWWVhcj48UmVj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MTY2MC01PC9wYWdlcz48dm9sdW1lPjI4PC92b2x1bWU+PG51bWJlcj4xMDwvbnVtYmVy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Xb25nPC9BdXRob3I+PFllYXI+MjAxMDwvWWVhcj48UmVj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MTY2MC01PC9wYWdlcz48dm9sdW1lPjI4PC92b2x1bWU+PG51bWJlcj4xMDwvbnVtYmVy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2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E2BEE" w14:textId="0D5CB0D9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Patients with positive 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HBsAg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for ≥ 6 months and a life expectancy of more than 2 year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07FD3D" w14:textId="4A7B8F54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05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(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45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)</w:t>
            </w:r>
            <w:r w:rsidR="00DF77AF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AD458" w14:textId="4811B8E5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0.5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0FCDF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1ED19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21BC1D" w14:textId="5FAD0697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-5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score: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low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risk,</w:t>
            </w:r>
          </w:p>
          <w:p w14:paraId="053A6AE6" w14:textId="0BE2C941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5-19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: score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medium 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isk,</w:t>
            </w:r>
          </w:p>
          <w:p w14:paraId="2D239C2C" w14:textId="02A5B432" w:rsidR="008435C2" w:rsidRPr="00FF5698" w:rsidRDefault="007F2F33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≥</w:t>
            </w:r>
            <w:r w:rsidR="008435C2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9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score:</w:t>
            </w:r>
            <w:r w:rsidR="008435C2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high risk</w:t>
            </w:r>
          </w:p>
        </w:tc>
      </w:tr>
      <w:tr w:rsidR="008435C2" w:rsidRPr="00FF5698" w14:paraId="27E05E82" w14:textId="77777777" w:rsidTr="004B5632">
        <w:trPr>
          <w:trHeight w:val="855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7528A" w14:textId="5C488BA2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ang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1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&lt;EndNote&gt;&lt;Cite&gt;&lt;Author&gt;Yang&lt;/Author&gt;&lt;Year&gt;2011&lt;/Year&gt;&lt;RecNum&gt;17763&lt;/RecNum&gt;&lt;DisplayText&gt;&lt;style face="superscript"&gt;3&lt;/style&gt;&lt;/DisplayText&gt;&lt;record&gt;&lt;rec-number&gt;17763&lt;/rec-number&gt;&lt;foreign-keys&gt;&lt;key app="EN" db-id="50ss2vdsl0rztiexds65s0fc00stdfse0sra" timestamp="1596723760"&gt;17763&lt;/key&gt;&lt;/foreign-keys&gt;&lt;ref-type name="Journal Article"&gt;17&lt;/ref-type&gt;&lt;contributors&gt;&lt;authors&gt;&lt;author&gt;Yang, H. I.&lt;/author&gt;&lt;author&gt;Yuen, M. F.&lt;/author&gt;&lt;author&gt;Chan, H. L.&lt;/author&gt;&lt;author&gt;Han, K. H.&lt;/author&gt;&lt;author&gt;Chen, P. J.&lt;/author&gt;&lt;author&gt;Kim, D. Y.&lt;/author&gt;&lt;author&gt;Ahn, S. H.&lt;/author&gt;&lt;author&gt;Chen, C. J.&lt;/author&gt;&lt;author&gt;Wong, V. W.&lt;/author&gt;&lt;author&gt;Seto, W. K.&lt;/author&gt;&lt;/authors&gt;&lt;/contributors&gt;&lt;auth-address&gt;Genomics Research Centre, Academia Sinica, Taipei, Taiwan.&lt;/auth-address&gt;&lt;titles&gt;&lt;title&gt;Risk estimation for hepatocellular carcinoma in chronic hepatitis B (REACH-B): development and validation of a predictive score&lt;/title&gt;&lt;secondary-title&gt;Lancet Oncol&lt;/secondary-title&gt;&lt;alt-title&gt;The Lancet. Oncology&lt;/alt-title&gt;&lt;/titles&gt;&lt;periodical&gt;&lt;full-title&gt;Lancet Oncol&lt;/full-title&gt;&lt;abbr-1&gt;The Lancet. Oncology&lt;/abbr-1&gt;&lt;/periodical&gt;&lt;alt-periodical&gt;&lt;full-title&gt;Lancet Oncol&lt;/full-title&gt;&lt;abbr-1&gt;The Lancet. Oncology&lt;/abbr-1&gt;&lt;/alt-periodical&gt;&lt;pages&gt;568-74&lt;/pages&gt;&lt;volume&gt;12&lt;/volume&gt;&lt;number&gt;6&lt;/number&gt;&lt;edition&gt;2011/04/19&lt;/edition&gt;&lt;keywords&gt;&lt;keyword&gt;Adult&lt;/keyword&gt;&lt;keyword&gt;Aged&lt;/keyword&gt;&lt;keyword&gt;Carcinoma, Hepatocellular/*etiology&lt;/keyword&gt;&lt;keyword&gt;Female&lt;/keyword&gt;&lt;keyword&gt;Hepatitis B, Chronic/*complications&lt;/keyword&gt;&lt;keyword&gt;Humans&lt;/keyword&gt;&lt;keyword&gt;Liver Neoplasms/*etiology&lt;/keyword&gt;&lt;keyword&gt;Male&lt;/keyword&gt;&lt;keyword&gt;Middle Aged&lt;/keyword&gt;&lt;keyword&gt;Proportional Hazards Models&lt;/keyword&gt;&lt;keyword&gt;ROC Curve&lt;/keyword&gt;&lt;keyword&gt;Risk&lt;/keyword&gt;&lt;/keywords&gt;&lt;dates&gt;&lt;year&gt;2011&lt;/year&gt;&lt;pub-dates&gt;&lt;date&gt;Jun&lt;/date&gt;&lt;/pub-dates&gt;&lt;/dates&gt;&lt;isbn&gt;1470-2045&lt;/isbn&gt;&lt;accession-num&gt;21497551&lt;/accession-num&gt;&lt;urls&gt;&lt;/urls&gt;&lt;electronic-resource-num&gt;10.1016/s1470-2045(11)70077-8&lt;/electronic-resource-num&gt;&lt;remote-database-provider&gt;NLM&lt;/remote-database-provider&gt;&lt;language&gt;eng&lt;/language&gt;&lt;/record&gt;&lt;/Cite&gt;&lt;/EndNote&gt;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6545F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sidents with positive HBV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3F8AFE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3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3FAE1" w14:textId="6AEF0593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6.2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C63F4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, calibr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355CA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F1188" w14:textId="77777777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-17 score</w:t>
            </w:r>
          </w:p>
        </w:tc>
      </w:tr>
      <w:tr w:rsidR="008435C2" w:rsidRPr="00FF5698" w14:paraId="1ED946AA" w14:textId="77777777" w:rsidTr="004B5632">
        <w:trPr>
          <w:trHeight w:val="717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C846E" w14:textId="33F7EF77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Michikawa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2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NaWNoaWthd2E8L0F1dGhvcj48WWVhcj4yMDEyPC9ZZWFy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NaWNoaWthd2E8L0F1dGhvcj48WWVhcj4yMDEyPC9ZZWFy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311FB1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articipants aged 40 to 69 years without a history of liver cancer and without missing data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9997D3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0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26148" w14:textId="77777777" w:rsidR="008435C2" w:rsidRPr="00FF5698" w:rsidRDefault="008435C2" w:rsidP="00203166">
            <w:pPr>
              <w:widowControl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11.5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AC2BA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, calibr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D1C8E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Exclusion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D5C42" w14:textId="77777777" w:rsidR="008435C2" w:rsidRPr="00FF5698" w:rsidRDefault="008435C2" w:rsidP="007400C1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-17 score</w:t>
            </w:r>
          </w:p>
        </w:tc>
      </w:tr>
      <w:tr w:rsidR="008435C2" w:rsidRPr="00FF5698" w14:paraId="31431D9B" w14:textId="77777777" w:rsidTr="004B5632">
        <w:trPr>
          <w:trHeight w:val="855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EC130" w14:textId="49AA6C1E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bookmarkStart w:id="1" w:name="_Hlk57194922"/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Wen</w:t>
            </w:r>
            <w:bookmarkEnd w:id="1"/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2012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XZW48L0F1dGhvcj48WWVhcj4yMDEyPC9ZZWFyPjxSZWNO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XZW48L0F1dGhvcj48WWVhcj4yMDEyPC9ZZWFyPjxSZWNO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5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623A2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. Free of cancer; 2. Aged over 20 years or older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D1C57C" w14:textId="77777777" w:rsidR="008435C2" w:rsidRPr="00FF5698" w:rsidRDefault="008435C2" w:rsidP="0020316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41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1F267" w14:textId="77777777" w:rsidR="008435C2" w:rsidRPr="00FF5698" w:rsidRDefault="008435C2" w:rsidP="00203166">
            <w:pPr>
              <w:widowControl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37.8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D106A" w14:textId="77777777" w:rsidR="008435C2" w:rsidRPr="00FF5698" w:rsidRDefault="008435C2" w:rsidP="0020316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, calibr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B98C9" w14:textId="77777777" w:rsidR="008435C2" w:rsidRPr="00FF5698" w:rsidRDefault="008435C2" w:rsidP="00203166">
            <w:pPr>
              <w:widowControl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12E89" w14:textId="23D707C0" w:rsidR="008435C2" w:rsidRPr="00FF5698" w:rsidRDefault="008435C2" w:rsidP="007400C1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0-39 </w:t>
            </w:r>
            <w:r w:rsidR="007F2F33"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core</w:t>
            </w:r>
          </w:p>
        </w:tc>
      </w:tr>
      <w:tr w:rsidR="008435C2" w:rsidRPr="00FF5698" w14:paraId="465680EF" w14:textId="77777777" w:rsidTr="004B5632">
        <w:trPr>
          <w:trHeight w:val="753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963BA" w14:textId="3D92C50B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Tseng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Uc2VuZzwvQXV0aG9yPjxZZWFyPjIwMTM8L1llYXI+PFJl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Uc2VuZzwvQXV0aG9yPjxZZWFyPjIwMTM8L1llYXI+PFJl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6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3B5CD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HBsAg-positive patients aged &gt;28 year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927494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2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F3C51" w14:textId="6EB5D72E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5.6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9AE4A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035EF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1DEA1" w14:textId="77777777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_______</w:t>
            </w:r>
          </w:p>
        </w:tc>
      </w:tr>
      <w:tr w:rsidR="008435C2" w:rsidRPr="00FF5698" w14:paraId="0CF3C0D3" w14:textId="77777777" w:rsidTr="004B5632">
        <w:trPr>
          <w:trHeight w:val="688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DD9824" w14:textId="44073E47" w:rsidR="008435C2" w:rsidRPr="00FF5698" w:rsidRDefault="008435C2" w:rsidP="007F2F33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Lee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MZWU8L0F1dGhvcj48WWVhcj4yMDEzPC9ZZWFyPjxSZWNO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1NDYtNTQ8L3BhZ2VzPjx2b2x1bWU+NTg8L3Zv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MZWU8L0F1dGhvcj48WWVhcj4yMDEzPC9ZZWFyPjxSZWNO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1NDYtNTQ8L3BhZ2VzPjx2b2x1bWU+NTg8L3Zv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7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228CF3" w14:textId="2AA05934" w:rsidR="008435C2" w:rsidRPr="00FF5698" w:rsidRDefault="008435C2" w:rsidP="007F2F33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HBsAg-seropositive and anti-HCV-seronegative participant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860106" w14:textId="77777777" w:rsidR="008435C2" w:rsidRPr="00FF5698" w:rsidRDefault="008435C2" w:rsidP="007F2F33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6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2063E" w14:textId="77777777" w:rsidR="008435C2" w:rsidRPr="00FF5698" w:rsidRDefault="008435C2" w:rsidP="007F2F33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8.2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1641CF" w14:textId="77777777" w:rsidR="008435C2" w:rsidRPr="00FF5698" w:rsidRDefault="008435C2" w:rsidP="007F2F33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E7538B" w14:textId="77777777" w:rsidR="008435C2" w:rsidRPr="00FF5698" w:rsidRDefault="008435C2" w:rsidP="007F2F33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Keep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7CB335" w14:textId="77777777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-19 score</w:t>
            </w:r>
          </w:p>
        </w:tc>
      </w:tr>
      <w:tr w:rsidR="008435C2" w:rsidRPr="00FF5698" w14:paraId="252BCF9A" w14:textId="77777777" w:rsidTr="004B5632">
        <w:trPr>
          <w:trHeight w:val="563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95944" w14:textId="4E80EF2C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ingal 201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TaW5nYWw8L0F1dGhvcj48WWVhcj4yMDEzPC9ZZWFyPjxS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TaW5nYWw8L0F1dGhvcj48WWVhcj4yMDEzPC9ZZWFyPjxS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8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260E4" w14:textId="48383D3F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Chronic HCV infection with advanced fibrosis or cirrhosis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without decompensation and had failed to achieve SVR after previous interferon treatment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5BE6D8" w14:textId="77777777" w:rsidR="008435C2" w:rsidRPr="00FF5698" w:rsidRDefault="008435C2" w:rsidP="0020316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4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3A20C" w14:textId="77777777" w:rsidR="008435C2" w:rsidRPr="00FF5698" w:rsidRDefault="008435C2" w:rsidP="00203166">
            <w:pPr>
              <w:widowControl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6.8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C54F7" w14:textId="77777777" w:rsidR="008435C2" w:rsidRPr="00FF5698" w:rsidRDefault="008435C2" w:rsidP="0020316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, calibr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460D3" w14:textId="77777777" w:rsidR="008435C2" w:rsidRPr="00FF5698" w:rsidRDefault="008435C2" w:rsidP="0020316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33100" w14:textId="742A1EC7" w:rsidR="008435C2" w:rsidRPr="00FF5698" w:rsidRDefault="008435C2" w:rsidP="007400C1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Low</w:t>
            </w:r>
            <w:r w:rsidR="007F2F33"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-</w:t>
            </w: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risk and high</w:t>
            </w:r>
            <w:r w:rsidR="007F2F33"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-</w:t>
            </w: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 risk group</w:t>
            </w:r>
          </w:p>
        </w:tc>
      </w:tr>
      <w:tr w:rsidR="008435C2" w:rsidRPr="00FF5698" w14:paraId="68ACD1A0" w14:textId="77777777" w:rsidTr="004B5632">
        <w:trPr>
          <w:trHeight w:val="717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1CCAF" w14:textId="73C26EBF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El-Serag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FbC1TZXJhZzwvQXV0aG9yPjxZZWFyPjIwMTQ8L1llYXI+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FbC1TZXJhZzwvQXV0aG9yPjxZZWFyPjIwMTQ8L1llYXI+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9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63350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HCV-related cirrhosi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B4075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98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48B69" w14:textId="76F131B9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89.7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54338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; calibr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0696D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94946" w14:textId="77777777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Full equation</w:t>
            </w:r>
          </w:p>
        </w:tc>
      </w:tr>
      <w:tr w:rsidR="008435C2" w:rsidRPr="00FF5698" w14:paraId="08110CAE" w14:textId="77777777" w:rsidTr="004B5632">
        <w:trPr>
          <w:trHeight w:val="478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2E71A" w14:textId="23F4BF0F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Flemming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GbGVtbWluZzwvQXV0aG9yPjxZZWFyPjIwMTQ8L1llYXI+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GbGVtbWluZzwvQXV0aG9yPjxZZWFyPjIwMTQ8L1llYXI+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8B394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atients aged over 18 years with cirrhosi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DF427" w14:textId="42F1DB6C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116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(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844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C6FA3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85.8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3702B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; calibr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3050C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Exclusion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59EFC" w14:textId="77777777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Full equation</w:t>
            </w:r>
          </w:p>
        </w:tc>
      </w:tr>
      <w:tr w:rsidR="008435C2" w:rsidRPr="00FF5698" w14:paraId="4798D926" w14:textId="77777777" w:rsidTr="004B5632">
        <w:trPr>
          <w:trHeight w:val="1567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2C4F4" w14:textId="163B4550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lastRenderedPageBreak/>
              <w:t>Lee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MZWU8L0F1dGhvcj48WWVhcj4yMDE0PC9ZZWFyPjxSZWNO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5NDc2MDwvcGFnZXM+PHZvbHVtZT45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MZWU8L0F1dGhvcj48WWVhcj4yMDE0PC9ZZWFyPjxSZWNO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5NDc2MDwvcGFnZXM+PHZvbHVtZT45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1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A7BDE" w14:textId="01ADA2E1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Aged between 30–65 years seropositive for antibodies against HCV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but seronegative for HBsAg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3EA21B" w14:textId="37C1E141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91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(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52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)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DB0F7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2.7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AC554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0F9F1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7A46B" w14:textId="0B5113F7" w:rsidR="007F2F33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&lt;13 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score: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low-risk, </w:t>
            </w:r>
          </w:p>
          <w:p w14:paraId="7233D6EE" w14:textId="40779B96" w:rsidR="007F2F33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3–18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score: 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medium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isk,</w:t>
            </w:r>
          </w:p>
          <w:p w14:paraId="03113E8A" w14:textId="42776B50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≥19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score: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high-risk </w:t>
            </w:r>
          </w:p>
        </w:tc>
      </w:tr>
      <w:tr w:rsidR="008435C2" w:rsidRPr="00FF5698" w14:paraId="63C5985A" w14:textId="77777777" w:rsidTr="004B5632">
        <w:trPr>
          <w:trHeight w:val="478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244A8" w14:textId="51823C79" w:rsidR="008435C2" w:rsidRPr="00FF5698" w:rsidRDefault="008435C2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Hung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5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IdW5nPC9BdXRob3I+PFllYXI+MjAxNTwvWWVhcj48UmVj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IdW5nPC9BdXRob3I+PFllYXI+MjAxNTwvWWVhcj48UmVj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2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90CAAE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. Men ages 30-65 years; 2. HBsAg-positive men and women ages 20-75 years; 3. Men and women ages 20-80 year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BC5365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8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82FE5" w14:textId="77777777" w:rsidR="008435C2" w:rsidRPr="00FF5698" w:rsidRDefault="008435C2" w:rsidP="00203166">
            <w:pPr>
              <w:widowControl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55.2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234BC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, calibr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E1A9E" w14:textId="77777777" w:rsidR="008435C2" w:rsidRPr="00FF5698" w:rsidRDefault="008435C2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FDEDD" w14:textId="77777777" w:rsidR="008435C2" w:rsidRPr="00FF5698" w:rsidRDefault="008435C2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rediction algorithm</w:t>
            </w:r>
          </w:p>
        </w:tc>
      </w:tr>
      <w:tr w:rsidR="009A3B8D" w:rsidRPr="00FF5698" w14:paraId="0B6637F3" w14:textId="77777777" w:rsidTr="004B5632">
        <w:trPr>
          <w:trHeight w:val="625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49738" w14:textId="78FF25FC" w:rsidR="009A3B8D" w:rsidRPr="00FF5698" w:rsidRDefault="009A3B8D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Ganne-Carrié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6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HYW5uZS1DYXJyacOpPC9BdXRob3I+PFllYXI+MjAxNjwv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HYW5uZS1DYXJyacOpPC9BdXRob3I+PFllYXI+MjAxNjwv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59F5E4" w14:textId="06DFE394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atients with HCV-compensated cirrhosis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3B0EA8" w14:textId="77291235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03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(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9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)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E3346" w14:textId="45D28FE0" w:rsidR="009A3B8D" w:rsidRPr="00FF5698" w:rsidRDefault="00EE0B16" w:rsidP="00203166">
            <w:pPr>
              <w:widowControl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4.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1E203" w14:textId="77777777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; calibr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88845" w14:textId="77777777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10B094" w14:textId="23E79CB3" w:rsidR="009A3B8D" w:rsidRPr="00FF5698" w:rsidRDefault="009A3B8D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-3 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score: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low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risk,</w:t>
            </w:r>
          </w:p>
          <w:p w14:paraId="3F532516" w14:textId="25CC99BC" w:rsidR="009A3B8D" w:rsidRPr="00FF5698" w:rsidRDefault="009A3B8D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-8 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score: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medium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risk</w:t>
            </w:r>
          </w:p>
          <w:p w14:paraId="73C298A0" w14:textId="3A4C3AD9" w:rsidR="009A3B8D" w:rsidRPr="00FF5698" w:rsidRDefault="007F2F33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&gt;</w:t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8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score: </w:t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high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risk</w:t>
            </w:r>
          </w:p>
        </w:tc>
      </w:tr>
      <w:tr w:rsidR="009A3B8D" w:rsidRPr="00FF5698" w14:paraId="5B137A9C" w14:textId="77777777" w:rsidTr="004B5632">
        <w:trPr>
          <w:trHeight w:val="1050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FF8086" w14:textId="7D5FD072" w:rsidR="009A3B8D" w:rsidRPr="00FF5698" w:rsidRDefault="009A3B8D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au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6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SYXU8L0F1dGhvcj48WWVhcj4yMDE2PC9ZZWFyPjxSZWNO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SYXU8L0F1dGhvcj48WWVhcj4yMDE2PC9ZZWFyPjxSZWNO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F25AD1" w14:textId="77777777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atients newly diagnosed with type II diabetes who did not have a history of cancer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92B801" w14:textId="77777777" w:rsidR="009A3B8D" w:rsidRPr="00FF5698" w:rsidRDefault="009A3B8D" w:rsidP="0020316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51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A9BB0F" w14:textId="1E0D7AA6" w:rsidR="009A3B8D" w:rsidRPr="00FF5698" w:rsidRDefault="009A3B8D" w:rsidP="0020316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51.5</w:t>
            </w:r>
            <w:r w:rsidR="008A6767"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79E6E0" w14:textId="77777777" w:rsidR="009A3B8D" w:rsidRPr="00FF5698" w:rsidRDefault="009A3B8D" w:rsidP="0020316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Discrimination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9ACA3D" w14:textId="77777777" w:rsidR="009A3B8D" w:rsidRPr="00FF5698" w:rsidRDefault="009A3B8D" w:rsidP="0020316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4D35BE" w14:textId="77777777" w:rsidR="009A3B8D" w:rsidRPr="00FF5698" w:rsidRDefault="009A3B8D" w:rsidP="007400C1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Web-application</w:t>
            </w:r>
          </w:p>
        </w:tc>
      </w:tr>
      <w:tr w:rsidR="009A4D06" w:rsidRPr="00FF5698" w14:paraId="1E983973" w14:textId="77777777" w:rsidTr="004B5632">
        <w:trPr>
          <w:trHeight w:val="2696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0E202" w14:textId="03CD9FB2" w:rsidR="009A4D06" w:rsidRPr="00FF5698" w:rsidRDefault="009A4D06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Aoki 2017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Bb2tpPC9BdXRob3I+PFllYXI+MjAxNzwvWWVhcj48UmVj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</w:fldData>
              </w:fldChar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Bb2tpPC9BdXRob3I+PFllYXI+MjAxNzwvWWVhcj48UmVj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</w:fldData>
              </w:fldChar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="009A3B8D"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5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B534D" w14:textId="44AC860B" w:rsidR="009A4D06" w:rsidRPr="00FF5698" w:rsidRDefault="009A4D06" w:rsidP="00120FA4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. Follow-up duration more than 1 year. 2. No previous history of HCC. 3. HCC surveillance performed during the follow-up period. 4. Diagnosis of HCC more than 1 year after the start of the follow-up period. 5 without missing data or at least one time of VTQ examination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F76C18" w14:textId="77777777" w:rsidR="009A4D06" w:rsidRPr="00FF5698" w:rsidRDefault="009A4D06" w:rsidP="00120FA4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4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68303" w14:textId="1EDC693A" w:rsidR="009A4D06" w:rsidRPr="00FF5698" w:rsidRDefault="009A4D06" w:rsidP="00120FA4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6.1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CFE9B" w14:textId="77777777" w:rsidR="009A4D06" w:rsidRPr="00FF5698" w:rsidRDefault="009A4D06" w:rsidP="00120FA4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CB54F" w14:textId="2526FD6E" w:rsidR="009A4D06" w:rsidRPr="00FF5698" w:rsidRDefault="009A4D06" w:rsidP="00120FA4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Exclusion</w:t>
            </w: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66C4C9" w14:textId="5984F655" w:rsidR="009A4D06" w:rsidRPr="00FF5698" w:rsidRDefault="009A4D06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-1, low-score group; 2-3, intermediate-score group; 4-5, high-score group</w:t>
            </w:r>
          </w:p>
        </w:tc>
      </w:tr>
      <w:tr w:rsidR="009A3B8D" w:rsidRPr="00FF5698" w14:paraId="365EE9FA" w14:textId="77777777" w:rsidTr="004B5632">
        <w:trPr>
          <w:trHeight w:val="478"/>
          <w:jc w:val="center"/>
        </w:trPr>
        <w:tc>
          <w:tcPr>
            <w:tcW w:w="2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0AFDE" w14:textId="62B6EFA2" w:rsidR="009A4D06" w:rsidRPr="00FF5698" w:rsidRDefault="009A4D06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Chung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7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/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&lt;EndNote&gt;&lt;Cite&gt;&lt;Author&gt;Chung&lt;/Author&gt;&lt;Year&gt;2017&lt;/Year&gt;&lt;RecNum&gt;21547&lt;/RecNum&gt;&lt;DisplayText&gt;&lt;style face="superscript"&gt;16&lt;/style&gt;&lt;/DisplayText&gt;&lt;record&gt;&lt;rec-number&gt;21547&lt;/rec-number&gt;&lt;foreign-keys&gt;&lt;key app="EN" db-id="50ss2vdsl0rztiexds65s0fc00stdfse0sra" timestamp="1596723784"&gt;21547&lt;/key&gt;&lt;/foreign-keys&gt;&lt;ref-type name="Journal Article"&gt;17&lt;/ref-type&gt;&lt;contributors&gt;&lt;authors&gt;&lt;author&gt;Chung, J. W.&lt;/author&gt;&lt;author&gt;Jang, E. S.&lt;/author&gt;&lt;author&gt;Kim, J.&lt;/author&gt;&lt;author&gt;Jeong, S. H.&lt;/author&gt;&lt;author&gt;Kim, N.&lt;/author&gt;&lt;author&gt;Lee, D. H.&lt;/author&gt;&lt;author&gt;Lee, K. H.&lt;/author&gt;&lt;author&gt;Kim, J. W.&lt;/author&gt;&lt;/authors&gt;&lt;/contributors&gt;&lt;auth-address&gt;Department of Medicine, Seoul National University Bundang Hospital, Seongnam, Republic of Korea.&amp;#xD;Department of Internal Medicine, Seoul National University College of Medicine, Seoul, Republic of Korea.&amp;#xD;Department of Radiology, Seoul National University College of Medicine, Seoul, Republic of Korea.&lt;/auth-address&gt;&lt;titles&gt;&lt;title&gt;Development of a nomogram for screening of hepatitis B virus-associated hepatocellular carcinoma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106499-106510&lt;/pages&gt;&lt;volume&gt;8&lt;/volume&gt;&lt;number&gt;63&lt;/number&gt;&lt;edition&gt;2018/01/02&lt;/edition&gt;&lt;keywords&gt;&lt;keyword&gt;chronic hepatitis B&lt;/keyword&gt;&lt;keyword&gt;early diagnosis of cancer&lt;/keyword&gt;&lt;keyword&gt;hepatocellular carcinoma&lt;/keyword&gt;&lt;keyword&gt;nomograms&lt;/keyword&gt;&lt;keyword&gt;ultrasonography&lt;/keyword&gt;&lt;/keywords&gt;&lt;dates&gt;&lt;year&gt;2017&lt;/year&gt;&lt;pub-dates&gt;&lt;date&gt;Dec 5&lt;/date&gt;&lt;/pub-dates&gt;&lt;/dates&gt;&lt;isbn&gt;1949-2553&lt;/isbn&gt;&lt;accession-num&gt;29290966&lt;/accession-num&gt;&lt;urls&gt;&lt;/urls&gt;&lt;custom2&gt;Pmc5739751&lt;/custom2&gt;&lt;electronic-resource-num&gt;10.18632/oncotarget.22498&lt;/electronic-resource-num&gt;&lt;remote-database-provider&gt;NLM&lt;/remote-database-provider&gt;&lt;language&gt;eng&lt;/language&gt;&lt;/record&gt;&lt;/Cite&gt;&lt;/EndNote&gt;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="009A3B8D"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6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7AF3D" w14:textId="18A9ADF0" w:rsidR="009A4D06" w:rsidRPr="00FF5698" w:rsidRDefault="009A4D06" w:rsidP="00D61D5E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Chronic hepatitis B patients age over 18 years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59A9DF6" w14:textId="024D2F74" w:rsidR="009A4D06" w:rsidRPr="00FF5698" w:rsidRDefault="009A4D06" w:rsidP="00D61D5E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13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(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09)</w:t>
            </w:r>
          </w:p>
        </w:tc>
        <w:tc>
          <w:tcPr>
            <w:tcW w:w="11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F4F5" w14:textId="77777777" w:rsidR="009A4D06" w:rsidRPr="00FF5698" w:rsidRDefault="009A4D06" w:rsidP="00D61D5E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7.53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C43AE" w14:textId="394F3243" w:rsidR="009A4D06" w:rsidRPr="00FF5698" w:rsidRDefault="009A4D06" w:rsidP="00D61D5E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; calibration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4EE19" w14:textId="77777777" w:rsidR="009A4D06" w:rsidRPr="00FF5698" w:rsidRDefault="009A4D06" w:rsidP="00D61D5E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Imputation</w:t>
            </w:r>
          </w:p>
        </w:tc>
        <w:tc>
          <w:tcPr>
            <w:tcW w:w="22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84FEC" w14:textId="6B0D1B8A" w:rsidR="009A4D06" w:rsidRPr="00FF5698" w:rsidRDefault="009A4D06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omogram</w:t>
            </w:r>
          </w:p>
        </w:tc>
      </w:tr>
      <w:tr w:rsidR="009A3B8D" w:rsidRPr="00FF5698" w14:paraId="72BF3F60" w14:textId="77777777" w:rsidTr="004B5632">
        <w:trPr>
          <w:trHeight w:val="717"/>
          <w:jc w:val="center"/>
        </w:trPr>
        <w:tc>
          <w:tcPr>
            <w:tcW w:w="2843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FEDD2" w14:textId="66612E0A" w:rsidR="009A3B8D" w:rsidRPr="00FF5698" w:rsidRDefault="009A3B8D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Zhang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19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Tk8L1llYXI+PFJl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Tk8L1llYXI+PFJl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7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33EEC" w14:textId="77777777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. Patients with cirrhosis 2. Adhere to at least six-month follow-ups</w:t>
            </w:r>
          </w:p>
        </w:tc>
        <w:tc>
          <w:tcPr>
            <w:tcW w:w="1274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3341C5F6" w14:textId="77777777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76</w:t>
            </w:r>
          </w:p>
        </w:tc>
        <w:tc>
          <w:tcPr>
            <w:tcW w:w="113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43A1E" w14:textId="497F26A3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9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.00</w:t>
            </w:r>
          </w:p>
        </w:tc>
        <w:tc>
          <w:tcPr>
            <w:tcW w:w="1701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6833E" w14:textId="77777777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</w:t>
            </w:r>
          </w:p>
        </w:tc>
        <w:tc>
          <w:tcPr>
            <w:tcW w:w="15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59C31" w14:textId="77777777" w:rsidR="009A3B8D" w:rsidRPr="00FF5698" w:rsidRDefault="009A3B8D" w:rsidP="0020316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Exclusion</w:t>
            </w:r>
          </w:p>
        </w:tc>
        <w:tc>
          <w:tcPr>
            <w:tcW w:w="2266" w:type="dxa"/>
            <w:tcBorders>
              <w:left w:val="nil"/>
              <w:right w:val="nil"/>
            </w:tcBorders>
            <w:shd w:val="clear" w:color="auto" w:fill="auto"/>
            <w:vAlign w:val="center"/>
            <w:hideMark/>
          </w:tcPr>
          <w:p w14:paraId="34E5E642" w14:textId="77777777" w:rsidR="009A3B8D" w:rsidRPr="00FF5698" w:rsidRDefault="009A3B8D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low-risk as &lt; 120, intermediate-risk as 120–240 and high-risk as &gt; 240</w:t>
            </w:r>
          </w:p>
        </w:tc>
      </w:tr>
      <w:tr w:rsidR="00435A96" w:rsidRPr="00FF5698" w14:paraId="7A97C70A" w14:textId="77777777" w:rsidTr="004B5632">
        <w:trPr>
          <w:trHeight w:val="1694"/>
          <w:jc w:val="center"/>
        </w:trPr>
        <w:tc>
          <w:tcPr>
            <w:tcW w:w="2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2DC1B" w14:textId="1B5E39CA" w:rsidR="009A4D06" w:rsidRPr="00FF5698" w:rsidRDefault="009A4D06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lastRenderedPageBreak/>
              <w:t>Demirtas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2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/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&lt;EndNote&gt;&lt;Cite&gt;&lt;Author&gt;Demirtas&lt;/Author&gt;&lt;Year&gt;2020&lt;/Year&gt;&lt;RecNum&gt;39195&lt;/RecNum&gt;&lt;DisplayText&gt;&lt;style face="superscript"&gt;18&lt;/style&gt;&lt;/DisplayText&gt;&lt;record&gt;&lt;rec-number&gt;39195&lt;/rec-number&gt;&lt;foreign-keys&gt;&lt;key app="EN" db-id="50ss2vdsl0rztiexds65s0fc00stdfse0sra" timestamp="1597366518"&gt;39195&lt;/key&gt;&lt;/foreign-keys&gt;&lt;ref-type name="Journal Article"&gt;17&lt;/ref-type&gt;&lt;contributors&gt;&lt;authors&gt;&lt;author&gt;Demirtas, C. O.&lt;/author&gt;&lt;author&gt;Gunduz, F.&lt;/author&gt;&lt;author&gt;Kani, H. T.&lt;/author&gt;&lt;author&gt;Keklikkiran, C.&lt;/author&gt;&lt;author&gt;Alahdab, Y. O.&lt;/author&gt;&lt;author&gt;Yilmaz, Y.&lt;/author&gt;&lt;author&gt;Duman, D. G.&lt;/author&gt;&lt;author&gt;Atug, O.&lt;/author&gt;&lt;author&gt;Giral, A.&lt;/author&gt;&lt;author&gt;Aslan, R.&lt;/author&gt;&lt;author&gt;Cagatay, N. S.&lt;/author&gt;&lt;author&gt;Ozkan, B.&lt;/author&gt;&lt;author&gt;Ozdogan, O. C.&lt;/author&gt;&lt;/authors&gt;&lt;/contributors&gt;&lt;auth-address&gt;Department of Gastroenterology, School of Medicine, Marmara University, Istanbul, Turkey.&amp;#xD;Marmara Universitesi, Pendik Eğitim ve Araştirma Hastanesi, Gastroenteroloji Bilim Dali, Fevzi Çakmak, Muhsin Yazicioğlu.&lt;/auth-address&gt;&lt;titles&gt;&lt;title&gt;External validation of the Toronto hepatocellular carcinoma risk index in Turkish cirrhotic patients&lt;/title&gt;&lt;secondary-title&gt;Eur J Gastroenterol Hepatol&lt;/secondary-title&gt;&lt;alt-title&gt;European journal of gastroenterology &amp;amp; hepatology&lt;/alt-title&gt;&lt;/titles&gt;&lt;periodical&gt;&lt;full-title&gt;Eur J Gastroenterol Hepatol&lt;/full-title&gt;&lt;abbr-1&gt;European journal of gastroenterology &amp;amp; hepatology&lt;/abbr-1&gt;&lt;/periodical&gt;&lt;alt-periodical&gt;&lt;full-title&gt;Eur J Gastroenterol Hepatol&lt;/full-title&gt;&lt;abbr-1&gt;European journal of gastroenterology &amp;amp; hepatology&lt;/abbr-1&gt;&lt;/alt-periodical&gt;&lt;pages&gt;882-888&lt;/pages&gt;&lt;volume&gt;32&lt;/volume&gt;&lt;number&gt;7&lt;/number&gt;&lt;edition&gt;2020/05/13&lt;/edition&gt;&lt;dates&gt;&lt;year&gt;2020&lt;/year&gt;&lt;pub-dates&gt;&lt;date&gt;Jul&lt;/date&gt;&lt;/pub-dates&gt;&lt;/dates&gt;&lt;isbn&gt;0954-691x&lt;/isbn&gt;&lt;accession-num&gt;32395972&lt;/accession-num&gt;&lt;urls&gt;&lt;/urls&gt;&lt;electronic-resource-num&gt;10.1097/meg.0000000000001685&lt;/electronic-resource-num&gt;&lt;remote-database-provider&gt;NLM&lt;/remote-database-provider&gt;&lt;language&gt;eng&lt;/language&gt;&lt;/record&gt;&lt;/Cite&gt;&lt;/EndNote&gt;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="009A3B8D"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8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02F22C" w14:textId="4A07AAC2" w:rsidR="009A4D06" w:rsidRPr="00FF5698" w:rsidRDefault="005E1A11" w:rsidP="00037B8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atients were the age of 18 years or older, the presence of cirrhosis, absence of history, or suspicion of HCC and adherence to at least 6 monthly follow-ups for at least 1-year period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1126ED" w14:textId="77777777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5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D65BC" w14:textId="1A6A0F4F" w:rsidR="009A4D06" w:rsidRPr="00FF5698" w:rsidRDefault="005E1A11" w:rsidP="00037B86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14.2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4AF91" w14:textId="02B64EB5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7EF01" w14:textId="77777777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2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48B10" w14:textId="255244E3" w:rsidR="009A4D06" w:rsidRPr="00FF5698" w:rsidRDefault="005E1A11" w:rsidP="007400C1">
            <w:pPr>
              <w:widowControl/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_________</w:t>
            </w:r>
          </w:p>
        </w:tc>
      </w:tr>
      <w:tr w:rsidR="009A4D06" w:rsidRPr="00FF5698" w14:paraId="3B31AAAB" w14:textId="77777777" w:rsidTr="004B5632">
        <w:trPr>
          <w:trHeight w:val="753"/>
          <w:jc w:val="center"/>
        </w:trPr>
        <w:tc>
          <w:tcPr>
            <w:tcW w:w="2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9857C" w14:textId="26C034BD" w:rsidR="009A4D06" w:rsidRPr="00FF5698" w:rsidRDefault="009A4D06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Ioannou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2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Jb2Fubm91PC9BdXRob3I+PFllYXI+MjAxOTwvWWVhcj48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</w:fldData>
              </w:fldChar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Jb2Fubm91PC9BdXRob3I+PFllYXI+MjAxOTwvWWVhcj48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</w:fldData>
              </w:fldChar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="009A3B8D"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9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742B433" w14:textId="701F1534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atients with ALD-cirrhosis or NAFLD-cirrhosis</w:t>
            </w:r>
          </w:p>
        </w:tc>
        <w:tc>
          <w:tcPr>
            <w:tcW w:w="12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507CD50" w14:textId="77777777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278</w:t>
            </w:r>
          </w:p>
        </w:tc>
        <w:tc>
          <w:tcPr>
            <w:tcW w:w="11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C7368" w14:textId="77777777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51.12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40E76" w14:textId="64ABD023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; calibration</w:t>
            </w: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BF1B9" w14:textId="48F20EC5" w:rsidR="009A4D06" w:rsidRPr="00FF5698" w:rsidRDefault="009A4D06" w:rsidP="00037B86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Exclusion</w:t>
            </w:r>
          </w:p>
        </w:tc>
        <w:tc>
          <w:tcPr>
            <w:tcW w:w="226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63AFC" w14:textId="0FCD078B" w:rsidR="009A4D06" w:rsidRPr="00FF5698" w:rsidRDefault="009A4D06" w:rsidP="007400C1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Web-based risk estimating tools</w:t>
            </w:r>
          </w:p>
        </w:tc>
      </w:tr>
      <w:tr w:rsidR="009A4D06" w:rsidRPr="00FF5698" w14:paraId="11D4A1FC" w14:textId="77777777" w:rsidTr="004B5632">
        <w:trPr>
          <w:trHeight w:val="478"/>
          <w:jc w:val="center"/>
        </w:trPr>
        <w:tc>
          <w:tcPr>
            <w:tcW w:w="2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8434667" w14:textId="425B0042" w:rsidR="009A4D06" w:rsidRPr="00FF5698" w:rsidRDefault="009A4D06" w:rsidP="009A3B8D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inn</w:t>
            </w:r>
            <w:r w:rsidR="00FF5698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02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TaW5uPC9BdXRob3I+PFllYXI+MjAyMDwvWWVhcj48UmVj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</w:fldData>
              </w:fldChar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TaW5uPC9BdXRob3I+PFllYXI+MjAyMDwvWWVhcj48UmVj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</w:fldData>
              </w:fldChar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="009A3B8D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="009A3B8D"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2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7F0CB90" w14:textId="7E3DCA49" w:rsidR="009A4D06" w:rsidRPr="00FF5698" w:rsidRDefault="009A4D06" w:rsidP="00DE2C0E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1. Individuals aged over 20 years without chronic HBV or HCV infection 2. Without heavy alcohol use 3. Without diagnosed with cirrhosis 4. Without history of cancer 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BBE2D9A" w14:textId="1FA85EC2" w:rsidR="009A4D06" w:rsidRPr="00FF5698" w:rsidRDefault="009A4D06" w:rsidP="00DE2C0E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36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9E84211" w14:textId="2D20E24F" w:rsidR="009A4D06" w:rsidRPr="00FF5698" w:rsidRDefault="009A4D06" w:rsidP="00DE2C0E">
            <w:pPr>
              <w:widowControl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21.4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E3B46D7" w14:textId="4CB8B5C8" w:rsidR="009A4D06" w:rsidRPr="00FF5698" w:rsidRDefault="009A4D06" w:rsidP="00DE2C0E">
            <w:pPr>
              <w:widowControl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iscrimination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3197694" w14:textId="65404585" w:rsidR="009A4D06" w:rsidRPr="00FF5698" w:rsidRDefault="009A4D06" w:rsidP="00DE2C0E">
            <w:pPr>
              <w:widowControl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NR</w:t>
            </w:r>
          </w:p>
        </w:tc>
        <w:tc>
          <w:tcPr>
            <w:tcW w:w="2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F7BF78D" w14:textId="58EF1E3C" w:rsidR="009A4D06" w:rsidRPr="00FF5698" w:rsidRDefault="009A4D06" w:rsidP="007400C1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-19 Score</w:t>
            </w:r>
          </w:p>
        </w:tc>
      </w:tr>
      <w:tr w:rsidR="008A6767" w:rsidRPr="00FF5698" w14:paraId="09B08F2D" w14:textId="77777777" w:rsidTr="004B5632">
        <w:trPr>
          <w:trHeight w:val="478"/>
          <w:jc w:val="center"/>
        </w:trPr>
        <w:tc>
          <w:tcPr>
            <w:tcW w:w="14175" w:type="dxa"/>
            <w:gridSpan w:val="7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90EBBE" w14:textId="046D0F84" w:rsidR="008A6767" w:rsidRPr="00FF5698" w:rsidRDefault="00FF5698" w:rsidP="00DE2C0E">
            <w:pPr>
              <w:widowControl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A</w:t>
            </w:r>
            <w:r>
              <w:rPr>
                <w:rFonts w:ascii="Times New Roman" w:eastAsia="等线" w:hAnsi="Times New Roman" w:cs="Times New Roman" w:hint="eastAsia"/>
                <w:kern w:val="0"/>
                <w:sz w:val="20"/>
                <w:szCs w:val="20"/>
              </w:rPr>
              <w:t>bbreviation</w:t>
            </w:r>
            <w:r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s: 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EPV</w:t>
            </w:r>
            <w:r w:rsidR="00DF77AF" w:rsidRPr="00FF5698">
              <w:rPr>
                <w:rFonts w:ascii="Times New Roman" w:eastAsia="等线" w:hAnsi="Times New Roman" w:cs="Times New Roman" w:hint="eastAsia"/>
                <w:kern w:val="0"/>
                <w:sz w:val="20"/>
                <w:szCs w:val="20"/>
              </w:rPr>
              <w:t>,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event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</w:t>
            </w:r>
            <w:r w:rsidR="008A6767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per variable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; HBsAg</w:t>
            </w:r>
            <w:r w:rsidR="00DF77AF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,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="007F2F33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hepatitis B surface antigen;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HBV</w:t>
            </w:r>
            <w:r w:rsidR="00DF77AF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,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hepatitis B virus; NR</w:t>
            </w:r>
            <w:r w:rsidR="00DF77AF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,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not reported; HCV</w:t>
            </w:r>
            <w:r w:rsidR="00DF77AF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,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hepatitis C virus; SVR</w:t>
            </w:r>
            <w:r w:rsidR="00DF77AF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,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sustained virologic response; HCC</w:t>
            </w:r>
            <w:r w:rsidR="00DF77AF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,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hepatocellular carcinoma; VTQ</w:t>
            </w:r>
            <w:r w:rsidR="00DF77AF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,</w:t>
            </w:r>
            <w:r w:rsidR="007F2F33"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="007F2F33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Virtual touch quantification; ALD</w:t>
            </w:r>
            <w:r w:rsidR="00DF77AF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,</w:t>
            </w:r>
            <w:r w:rsidR="007F2F33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alcohol-related liver disease; NAFLD</w:t>
            </w:r>
            <w:r w:rsidR="00DF77AF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,</w:t>
            </w:r>
            <w:r w:rsidR="007F2F33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nonalcoholic fatty liver disease</w:t>
            </w:r>
            <w:r w:rsidR="009F3E14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. </w:t>
            </w:r>
            <w:r w:rsidR="00DF77AF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†</w:t>
            </w:r>
            <w:r w:rsidR="009F3E14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: information for validation set</w:t>
            </w:r>
          </w:p>
        </w:tc>
      </w:tr>
    </w:tbl>
    <w:p w14:paraId="18AE1044" w14:textId="77777777" w:rsidR="00774D03" w:rsidRPr="00FF5698" w:rsidRDefault="00774D03" w:rsidP="00774D03">
      <w:pPr>
        <w:rPr>
          <w:rFonts w:ascii="Times New Roman" w:hAnsi="Times New Roman" w:cs="Times New Roman"/>
          <w:sz w:val="20"/>
          <w:szCs w:val="20"/>
        </w:rPr>
        <w:sectPr w:rsidR="00774D03" w:rsidRPr="00FF5698" w:rsidSect="00774D03">
          <w:footerReference w:type="default" r:id="rId7"/>
          <w:pgSz w:w="16860" w:h="11912" w:orient="landscape"/>
          <w:pgMar w:top="1220" w:right="1640" w:bottom="1220" w:left="1180" w:header="1195" w:footer="990" w:gutter="0"/>
          <w:cols w:space="720"/>
          <w:docGrid w:linePitch="286"/>
        </w:sectPr>
      </w:pPr>
    </w:p>
    <w:p w14:paraId="430D92B9" w14:textId="7AF56AAD" w:rsidR="00774D03" w:rsidRPr="00FF5698" w:rsidRDefault="004304EA" w:rsidP="00774D03">
      <w:pPr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sz w:val="20"/>
          <w:szCs w:val="20"/>
        </w:rPr>
        <w:lastRenderedPageBreak/>
        <w:t xml:space="preserve"> </w:t>
      </w:r>
    </w:p>
    <w:p w14:paraId="14FBDEF6" w14:textId="5BFD6B87" w:rsidR="00774D03" w:rsidRPr="00FF5698" w:rsidRDefault="001A4919" w:rsidP="001A4919">
      <w:pPr>
        <w:pStyle w:val="1"/>
        <w:spacing w:before="72"/>
        <w:ind w:left="220"/>
        <w:rPr>
          <w:rFonts w:ascii="Times New Roman" w:hAnsi="Times New Roman"/>
          <w:b w:val="0"/>
          <w:bCs w:val="0"/>
          <w:sz w:val="20"/>
          <w:szCs w:val="20"/>
        </w:rPr>
      </w:pPr>
      <w:r w:rsidRPr="00FF5698">
        <w:rPr>
          <w:rFonts w:ascii="Times New Roman" w:hAnsi="Times New Roman"/>
          <w:spacing w:val="-1"/>
          <w:sz w:val="20"/>
          <w:szCs w:val="20"/>
        </w:rPr>
        <w:t>P</w:t>
      </w:r>
      <w:r w:rsidRPr="00FF5698">
        <w:rPr>
          <w:rFonts w:ascii="Times New Roman" w:hAnsi="Times New Roman"/>
          <w:spacing w:val="-2"/>
          <w:sz w:val="20"/>
          <w:szCs w:val="20"/>
        </w:rPr>
        <w:t>R</w:t>
      </w:r>
      <w:r w:rsidRPr="00FF5698">
        <w:rPr>
          <w:rFonts w:ascii="Times New Roman" w:hAnsi="Times New Roman"/>
          <w:sz w:val="20"/>
          <w:szCs w:val="20"/>
        </w:rPr>
        <w:t>I</w:t>
      </w:r>
      <w:r w:rsidRPr="00FF5698">
        <w:rPr>
          <w:rFonts w:ascii="Times New Roman" w:hAnsi="Times New Roman"/>
          <w:spacing w:val="-1"/>
          <w:sz w:val="20"/>
          <w:szCs w:val="20"/>
        </w:rPr>
        <w:t>S</w:t>
      </w:r>
      <w:r w:rsidRPr="00FF5698">
        <w:rPr>
          <w:rFonts w:ascii="Times New Roman" w:hAnsi="Times New Roman"/>
          <w:spacing w:val="3"/>
          <w:sz w:val="20"/>
          <w:szCs w:val="20"/>
        </w:rPr>
        <w:t>M</w:t>
      </w:r>
      <w:r w:rsidRPr="00FF5698">
        <w:rPr>
          <w:rFonts w:ascii="Times New Roman" w:hAnsi="Times New Roman"/>
          <w:sz w:val="20"/>
          <w:szCs w:val="20"/>
        </w:rPr>
        <w:t>A</w:t>
      </w:r>
      <w:r w:rsidRPr="00FF5698">
        <w:rPr>
          <w:rFonts w:ascii="Times New Roman" w:hAnsi="Times New Roman"/>
          <w:spacing w:val="-8"/>
          <w:sz w:val="20"/>
          <w:szCs w:val="20"/>
        </w:rPr>
        <w:t xml:space="preserve"> </w:t>
      </w:r>
      <w:r w:rsidRPr="00FF5698">
        <w:rPr>
          <w:rFonts w:ascii="Times New Roman" w:hAnsi="Times New Roman"/>
          <w:spacing w:val="-2"/>
          <w:sz w:val="20"/>
          <w:szCs w:val="20"/>
        </w:rPr>
        <w:t>C</w:t>
      </w:r>
      <w:r w:rsidRPr="00FF5698">
        <w:rPr>
          <w:rFonts w:ascii="Times New Roman" w:hAnsi="Times New Roman"/>
          <w:sz w:val="20"/>
          <w:szCs w:val="20"/>
        </w:rPr>
        <w:t>h</w:t>
      </w:r>
      <w:r w:rsidRPr="00FF5698">
        <w:rPr>
          <w:rFonts w:ascii="Times New Roman" w:hAnsi="Times New Roman"/>
          <w:spacing w:val="-1"/>
          <w:sz w:val="20"/>
          <w:szCs w:val="20"/>
        </w:rPr>
        <w:t>e</w:t>
      </w:r>
      <w:r w:rsidRPr="00FF5698">
        <w:rPr>
          <w:rFonts w:ascii="Times New Roman" w:hAnsi="Times New Roman"/>
          <w:sz w:val="20"/>
          <w:szCs w:val="20"/>
        </w:rPr>
        <w:t>c</w:t>
      </w:r>
      <w:r w:rsidRPr="00FF5698">
        <w:rPr>
          <w:rFonts w:ascii="Times New Roman" w:hAnsi="Times New Roman"/>
          <w:spacing w:val="-1"/>
          <w:sz w:val="20"/>
          <w:szCs w:val="20"/>
        </w:rPr>
        <w:t>k</w:t>
      </w:r>
      <w:r w:rsidRPr="00FF5698">
        <w:rPr>
          <w:rFonts w:ascii="Times New Roman" w:hAnsi="Times New Roman"/>
          <w:sz w:val="20"/>
          <w:szCs w:val="20"/>
        </w:rPr>
        <w:t>list</w:t>
      </w:r>
    </w:p>
    <w:p w14:paraId="656C9731" w14:textId="77777777" w:rsidR="00774D03" w:rsidRPr="00FF5698" w:rsidRDefault="00774D03" w:rsidP="00774D03">
      <w:pPr>
        <w:rPr>
          <w:rFonts w:ascii="Times New Roman" w:hAnsi="Times New Roman" w:cs="Times New Roman"/>
          <w:sz w:val="20"/>
          <w:szCs w:val="20"/>
        </w:rPr>
      </w:pPr>
    </w:p>
    <w:tbl>
      <w:tblPr>
        <w:tblW w:w="0" w:type="auto"/>
        <w:tblInd w:w="101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406"/>
        <w:gridCol w:w="692"/>
        <w:gridCol w:w="9021"/>
        <w:gridCol w:w="1782"/>
      </w:tblGrid>
      <w:tr w:rsidR="00774D03" w:rsidRPr="00FF5698" w14:paraId="097197F0" w14:textId="77777777" w:rsidTr="001A4919">
        <w:trPr>
          <w:trHeight w:hRule="exact" w:val="761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  <w:shd w:val="clear" w:color="auto" w:fill="61619A"/>
          </w:tcPr>
          <w:p w14:paraId="2A13A6A5" w14:textId="77777777" w:rsidR="00774D03" w:rsidRPr="00FF5698" w:rsidRDefault="00774D03" w:rsidP="00B47C27">
            <w:pPr>
              <w:pStyle w:val="TableParagraph"/>
              <w:spacing w:before="8" w:line="24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4EECD81D" w14:textId="77777777" w:rsidR="00774D03" w:rsidRPr="00FF5698" w:rsidRDefault="00774D03" w:rsidP="00B47C27">
            <w:pPr>
              <w:pStyle w:val="TableParagraph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color w:val="FFFFFF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1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tio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2"/>
                <w:sz w:val="20"/>
                <w:szCs w:val="20"/>
              </w:rPr>
              <w:t>n/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to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2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ic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  <w:shd w:val="clear" w:color="auto" w:fill="61619A"/>
          </w:tcPr>
          <w:p w14:paraId="6F2BB802" w14:textId="77777777" w:rsidR="00774D03" w:rsidRPr="00FF5698" w:rsidRDefault="00774D03" w:rsidP="00B47C27">
            <w:pPr>
              <w:pStyle w:val="TableParagraph"/>
              <w:spacing w:before="8" w:line="24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7B3F1F02" w14:textId="77777777" w:rsidR="00774D03" w:rsidRPr="00FF5698" w:rsidRDefault="00774D03" w:rsidP="00B47C27">
            <w:pPr>
              <w:pStyle w:val="TableParagraph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#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  <w:shd w:val="clear" w:color="auto" w:fill="61619A"/>
          </w:tcPr>
          <w:p w14:paraId="3F957A5A" w14:textId="77777777" w:rsidR="00774D03" w:rsidRPr="00FF5698" w:rsidRDefault="00774D03" w:rsidP="00B47C27">
            <w:pPr>
              <w:pStyle w:val="TableParagraph"/>
              <w:spacing w:before="8" w:line="24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64839474" w14:textId="77777777" w:rsidR="00774D03" w:rsidRPr="00FF5698" w:rsidRDefault="00774D03" w:rsidP="00B47C27">
            <w:pPr>
              <w:pStyle w:val="TableParagraph"/>
              <w:ind w:left="10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color w:val="FFFFFF"/>
                <w:spacing w:val="-2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1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list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tem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  <w:shd w:val="clear" w:color="auto" w:fill="61619A"/>
          </w:tcPr>
          <w:p w14:paraId="26E3041A" w14:textId="77777777" w:rsidR="00774D03" w:rsidRPr="00FF5698" w:rsidRDefault="00774D03" w:rsidP="00B47C27">
            <w:pPr>
              <w:pStyle w:val="TableParagraph"/>
              <w:spacing w:line="252" w:lineRule="exact"/>
              <w:ind w:left="114" w:right="94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color w:val="FFFFFF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2"/>
                <w:sz w:val="20"/>
                <w:szCs w:val="20"/>
              </w:rPr>
              <w:t>rt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ed on p</w:t>
            </w:r>
            <w:r w:rsidRPr="00FF5698">
              <w:rPr>
                <w:rFonts w:ascii="Times New Roman" w:hAnsi="Times New Roman"/>
                <w:b/>
                <w:bCs/>
                <w:color w:val="FFFFFF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ge</w:t>
            </w:r>
          </w:p>
          <w:p w14:paraId="6E212ABD" w14:textId="77777777" w:rsidR="00774D03" w:rsidRPr="00FF5698" w:rsidRDefault="00774D03" w:rsidP="00B47C27">
            <w:pPr>
              <w:pStyle w:val="TableParagraph"/>
              <w:spacing w:line="248" w:lineRule="exact"/>
              <w:ind w:left="17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color w:val="FFFFFF"/>
                <w:sz w:val="20"/>
                <w:szCs w:val="20"/>
              </w:rPr>
              <w:t>#</w:t>
            </w:r>
          </w:p>
        </w:tc>
      </w:tr>
      <w:tr w:rsidR="00774D03" w:rsidRPr="00FF5698" w14:paraId="5711A43B" w14:textId="77777777" w:rsidTr="001A4919">
        <w:trPr>
          <w:trHeight w:hRule="exact" w:val="310"/>
        </w:trPr>
        <w:tc>
          <w:tcPr>
            <w:tcW w:w="12119" w:type="dxa"/>
            <w:gridSpan w:val="3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65DE8EA7" w14:textId="77777777" w:rsidR="00774D03" w:rsidRPr="00FF5698" w:rsidRDefault="00774D03" w:rsidP="00B47C27">
            <w:pPr>
              <w:pStyle w:val="TableParagraph"/>
              <w:spacing w:before="31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spacing w:val="-3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b/>
                <w:bCs/>
                <w:spacing w:val="-3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b/>
                <w:bCs/>
                <w:spacing w:val="1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E</w:t>
            </w:r>
          </w:p>
        </w:tc>
        <w:tc>
          <w:tcPr>
            <w:tcW w:w="1782" w:type="dxa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26138CEA" w14:textId="77777777" w:rsidR="00774D03" w:rsidRPr="00FF5698" w:rsidRDefault="00774D03" w:rsidP="00B47C2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D03" w:rsidRPr="00FF5698" w14:paraId="3969FC14" w14:textId="77777777" w:rsidTr="00825601">
        <w:trPr>
          <w:trHeight w:hRule="exact" w:val="611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5AD64040" w14:textId="77777777" w:rsidR="00774D03" w:rsidRPr="00FF5698" w:rsidRDefault="00774D03" w:rsidP="00B47C27">
            <w:pPr>
              <w:pStyle w:val="TableParagraph"/>
              <w:spacing w:before="59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686BC8C4" w14:textId="77777777" w:rsidR="00774D03" w:rsidRPr="00FF5698" w:rsidRDefault="00774D03" w:rsidP="00B47C27">
            <w:pPr>
              <w:pStyle w:val="TableParagraph"/>
              <w:spacing w:before="59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0A01E82A" w14:textId="77777777" w:rsidR="00774D03" w:rsidRPr="00FF5698" w:rsidRDefault="00774D03" w:rsidP="00B47C27">
            <w:pPr>
              <w:pStyle w:val="TableParagraph"/>
              <w:spacing w:before="59" w:line="241" w:lineRule="auto"/>
              <w:ind w:left="10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I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a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ema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-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r b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  <w:vAlign w:val="center"/>
          </w:tcPr>
          <w:p w14:paraId="06344863" w14:textId="77777777" w:rsidR="00774D03" w:rsidRPr="00FF5698" w:rsidRDefault="00774D03" w:rsidP="00825601">
            <w:pPr>
              <w:pStyle w:val="TableParagraph"/>
              <w:spacing w:before="6" w:line="18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1EC9A920" w14:textId="77777777" w:rsidR="00774D03" w:rsidRPr="00FF5698" w:rsidRDefault="00774D03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1</w:t>
            </w:r>
          </w:p>
        </w:tc>
      </w:tr>
      <w:tr w:rsidR="00774D03" w:rsidRPr="00FF5698" w14:paraId="084540FF" w14:textId="77777777" w:rsidTr="00825601">
        <w:trPr>
          <w:trHeight w:hRule="exact" w:val="314"/>
        </w:trPr>
        <w:tc>
          <w:tcPr>
            <w:tcW w:w="12119" w:type="dxa"/>
            <w:gridSpan w:val="3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31F861BC" w14:textId="77777777" w:rsidR="00774D03" w:rsidRPr="00FF5698" w:rsidRDefault="00774D03" w:rsidP="00B47C27">
            <w:pPr>
              <w:pStyle w:val="TableParagraph"/>
              <w:spacing w:before="35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spacing w:val="-6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b/>
                <w:bCs/>
                <w:spacing w:val="1"/>
                <w:sz w:val="20"/>
                <w:szCs w:val="20"/>
              </w:rPr>
              <w:t>BS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b/>
                <w:bCs/>
                <w:spacing w:val="3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b/>
                <w:bCs/>
                <w:spacing w:val="-6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b/>
                <w:bCs/>
                <w:spacing w:val="1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T</w:t>
            </w:r>
          </w:p>
        </w:tc>
        <w:tc>
          <w:tcPr>
            <w:tcW w:w="1782" w:type="dxa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  <w:vAlign w:val="center"/>
          </w:tcPr>
          <w:p w14:paraId="20CA344D" w14:textId="77777777" w:rsidR="00774D03" w:rsidRPr="00FF5698" w:rsidRDefault="00774D03" w:rsidP="0082560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D03" w:rsidRPr="00FF5698" w14:paraId="1B1F9602" w14:textId="77777777" w:rsidTr="00825601">
        <w:trPr>
          <w:trHeight w:hRule="exact" w:val="1605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63DB3400" w14:textId="77777777" w:rsidR="00774D03" w:rsidRPr="00FF5698" w:rsidRDefault="00774D03" w:rsidP="00B47C27">
            <w:pPr>
              <w:pStyle w:val="TableParagraph"/>
              <w:spacing w:before="62" w:line="252" w:lineRule="exact"/>
              <w:ind w:left="109" w:right="45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ru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red sum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y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6B66DB22" w14:textId="77777777" w:rsidR="00774D03" w:rsidRPr="00FF5698" w:rsidRDefault="00774D03" w:rsidP="00B47C27">
            <w:pPr>
              <w:pStyle w:val="TableParagraph"/>
              <w:spacing w:before="57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63F1A036" w14:textId="77777777" w:rsidR="00774D03" w:rsidRPr="00FF5698" w:rsidRDefault="00774D03" w:rsidP="00B47C27">
            <w:pPr>
              <w:pStyle w:val="TableParagraph"/>
              <w:spacing w:before="57"/>
              <w:ind w:left="107" w:right="14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e a 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d 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ary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: b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kgrou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;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j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ct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;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 s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c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;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y c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e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;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r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a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h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s;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s;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;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o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d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s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y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;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ati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w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 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b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  <w:vAlign w:val="center"/>
          </w:tcPr>
          <w:p w14:paraId="01E62766" w14:textId="77777777" w:rsidR="00774D03" w:rsidRPr="00FF5698" w:rsidRDefault="00774D03" w:rsidP="00825601">
            <w:pPr>
              <w:pStyle w:val="TableParagraph"/>
              <w:spacing w:before="11" w:line="28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758219AA" w14:textId="338DADED" w:rsidR="00774D03" w:rsidRPr="00FF5698" w:rsidRDefault="00774D03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 w:rsidR="00475155" w:rsidRPr="00FF5698">
              <w:rPr>
                <w:rFonts w:ascii="Times New Roman" w:hAnsi="Times New Roman"/>
                <w:spacing w:val="-1"/>
                <w:sz w:val="20"/>
                <w:szCs w:val="20"/>
              </w:rPr>
              <w:t>3</w:t>
            </w:r>
          </w:p>
        </w:tc>
      </w:tr>
      <w:tr w:rsidR="00774D03" w:rsidRPr="00FF5698" w14:paraId="56B3A5E6" w14:textId="77777777" w:rsidTr="00825601">
        <w:trPr>
          <w:trHeight w:hRule="exact" w:val="336"/>
        </w:trPr>
        <w:tc>
          <w:tcPr>
            <w:tcW w:w="12119" w:type="dxa"/>
            <w:gridSpan w:val="3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25CA8FE3" w14:textId="77777777" w:rsidR="00774D03" w:rsidRPr="00FF5698" w:rsidRDefault="00774D03" w:rsidP="00B47C27">
            <w:pPr>
              <w:pStyle w:val="TableParagraph"/>
              <w:spacing w:before="35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b/>
                <w:bCs/>
                <w:spacing w:val="-3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DU</w:t>
            </w:r>
            <w:r w:rsidRPr="00FF5698">
              <w:rPr>
                <w:rFonts w:ascii="Times New Roman" w:hAnsi="Times New Roman"/>
                <w:b/>
                <w:bCs/>
                <w:spacing w:val="1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b/>
                <w:bCs/>
                <w:spacing w:val="-3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ION</w:t>
            </w:r>
          </w:p>
        </w:tc>
        <w:tc>
          <w:tcPr>
            <w:tcW w:w="1782" w:type="dxa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  <w:vAlign w:val="center"/>
          </w:tcPr>
          <w:p w14:paraId="66FEC40A" w14:textId="77777777" w:rsidR="00774D03" w:rsidRPr="00FF5698" w:rsidRDefault="00774D03" w:rsidP="0082560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D03" w:rsidRPr="00FF5698" w14:paraId="2E97DB6B" w14:textId="77777777" w:rsidTr="00825601">
        <w:trPr>
          <w:trHeight w:hRule="exact" w:val="589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4F04278" w14:textId="77777777" w:rsidR="00774D03" w:rsidRPr="00FF5698" w:rsidRDefault="00774D03" w:rsidP="00B47C27">
            <w:pPr>
              <w:pStyle w:val="TableParagraph"/>
              <w:spacing w:before="40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032CE3C" w14:textId="77777777" w:rsidR="00774D03" w:rsidRPr="00FF5698" w:rsidRDefault="00774D03" w:rsidP="00B47C27">
            <w:pPr>
              <w:pStyle w:val="TableParagraph"/>
              <w:spacing w:before="40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3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81EA911" w14:textId="77777777" w:rsidR="00774D03" w:rsidRPr="00FF5698" w:rsidRDefault="00774D03" w:rsidP="00B47C27">
            <w:pPr>
              <w:pStyle w:val="TableParagraph"/>
              <w:spacing w:before="45" w:line="252" w:lineRule="exact"/>
              <w:ind w:left="107" w:right="116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c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e co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x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t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B48BFC6" w14:textId="77777777" w:rsidR="00774D03" w:rsidRPr="00FF5698" w:rsidRDefault="00774D03" w:rsidP="00825601">
            <w:pPr>
              <w:pStyle w:val="TableParagraph"/>
              <w:spacing w:before="5" w:line="16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10F1FD87" w14:textId="3709FE5E" w:rsidR="00774D03" w:rsidRPr="00FF5698" w:rsidRDefault="00774D03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 w:rsidR="00475155" w:rsidRPr="00FF5698">
              <w:rPr>
                <w:rFonts w:ascii="Times New Roman" w:hAnsi="Times New Roman"/>
                <w:spacing w:val="-1"/>
                <w:sz w:val="20"/>
                <w:szCs w:val="20"/>
              </w:rPr>
              <w:t>5</w:t>
            </w:r>
          </w:p>
        </w:tc>
      </w:tr>
      <w:tr w:rsidR="00774D03" w:rsidRPr="00FF5698" w14:paraId="0C132C45" w14:textId="77777777" w:rsidTr="00825601">
        <w:trPr>
          <w:trHeight w:hRule="exact" w:val="836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12C95444" w14:textId="77777777" w:rsidR="00774D03" w:rsidRPr="00FF5698" w:rsidRDefault="00774D03" w:rsidP="00B47C27">
            <w:pPr>
              <w:pStyle w:val="TableParagraph"/>
              <w:spacing w:before="37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Obj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50B2779D" w14:textId="77777777" w:rsidR="00774D03" w:rsidRPr="00FF5698" w:rsidRDefault="00774D03" w:rsidP="00B47C27">
            <w:pPr>
              <w:pStyle w:val="TableParagraph"/>
              <w:spacing w:before="37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4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69A3A3BD" w14:textId="77777777" w:rsidR="00774D03" w:rsidRPr="00FF5698" w:rsidRDefault="00774D03" w:rsidP="00B47C27">
            <w:pPr>
              <w:pStyle w:val="TableParagraph"/>
              <w:spacing w:before="37"/>
              <w:ind w:left="107" w:right="12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e an 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x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a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q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dressed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w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th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erenc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ts,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e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ri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s, 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co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d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)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  <w:vAlign w:val="center"/>
          </w:tcPr>
          <w:p w14:paraId="45CD8478" w14:textId="77777777" w:rsidR="00774D03" w:rsidRPr="00FF5698" w:rsidRDefault="00774D03" w:rsidP="00825601">
            <w:pPr>
              <w:pStyle w:val="TableParagraph"/>
              <w:spacing w:before="12" w:line="28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785FBE44" w14:textId="0B2A8FBA" w:rsidR="00774D03" w:rsidRPr="00FF5698" w:rsidRDefault="00774D03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 w:rsidR="00475155" w:rsidRPr="00FF5698">
              <w:rPr>
                <w:rFonts w:ascii="Times New Roman" w:hAnsi="Times New Roman"/>
                <w:spacing w:val="-1"/>
                <w:sz w:val="20"/>
                <w:szCs w:val="20"/>
              </w:rPr>
              <w:t>5</w:t>
            </w:r>
          </w:p>
        </w:tc>
      </w:tr>
      <w:tr w:rsidR="00774D03" w:rsidRPr="00FF5698" w14:paraId="509C7B3B" w14:textId="77777777" w:rsidTr="00825601">
        <w:trPr>
          <w:trHeight w:hRule="exact" w:val="336"/>
        </w:trPr>
        <w:tc>
          <w:tcPr>
            <w:tcW w:w="12119" w:type="dxa"/>
            <w:gridSpan w:val="3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56960664" w14:textId="77777777" w:rsidR="00774D03" w:rsidRPr="00FF5698" w:rsidRDefault="00774D03" w:rsidP="00B47C27">
            <w:pPr>
              <w:pStyle w:val="TableParagraph"/>
              <w:spacing w:before="35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b/>
                <w:bCs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b/>
                <w:bCs/>
                <w:spacing w:val="-3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S</w:t>
            </w:r>
          </w:p>
        </w:tc>
        <w:tc>
          <w:tcPr>
            <w:tcW w:w="1782" w:type="dxa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  <w:vAlign w:val="center"/>
          </w:tcPr>
          <w:p w14:paraId="5480146D" w14:textId="77777777" w:rsidR="00774D03" w:rsidRPr="00FF5698" w:rsidRDefault="00774D03" w:rsidP="0082560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D03" w:rsidRPr="00FF5698" w14:paraId="62835E3F" w14:textId="77777777" w:rsidTr="00825601">
        <w:trPr>
          <w:trHeight w:hRule="exact" w:val="83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E3053E9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9" w:right="236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otocol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n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F0FE471" w14:textId="77777777" w:rsidR="00774D03" w:rsidRPr="00FF5698" w:rsidRDefault="00774D03" w:rsidP="00B47C27">
            <w:pPr>
              <w:pStyle w:val="TableParagraph"/>
              <w:spacing w:before="40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5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FBB91E0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I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t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w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rotoc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l 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x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s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d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 i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n</w:t>
            </w:r>
            <w:r w:rsidRPr="00FF5698">
              <w:rPr>
                <w:rFonts w:ascii="Times New Roman" w:hAnsi="Times New Roman"/>
                <w:spacing w:val="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e acc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se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.,</w:t>
            </w:r>
            <w:r w:rsidRPr="00FF5698">
              <w:rPr>
                <w:rFonts w:ascii="Times New Roman" w:hAnsi="Times New Roman"/>
                <w:spacing w:val="-5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7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,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r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e 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on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on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 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n n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b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2A441F7" w14:textId="27D081E0" w:rsidR="00774D03" w:rsidRPr="00FF5698" w:rsidRDefault="00774D03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 w:rsidR="00475155" w:rsidRPr="00FF5698">
              <w:rPr>
                <w:rFonts w:ascii="Times New Roman" w:hAnsi="Times New Roman"/>
                <w:spacing w:val="-1"/>
                <w:sz w:val="20"/>
                <w:szCs w:val="20"/>
              </w:rPr>
              <w:t>5</w:t>
            </w:r>
          </w:p>
        </w:tc>
      </w:tr>
      <w:tr w:rsidR="00774D03" w:rsidRPr="00FF5698" w14:paraId="45B03E36" w14:textId="77777777" w:rsidTr="00825601">
        <w:trPr>
          <w:trHeight w:hRule="exact" w:val="1088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4C37598" w14:textId="77777777" w:rsidR="00774D03" w:rsidRPr="00FF5698" w:rsidRDefault="00774D03" w:rsidP="00B47C27">
            <w:pPr>
              <w:pStyle w:val="TableParagraph"/>
              <w:spacing w:before="42" w:line="252" w:lineRule="exact"/>
              <w:ind w:left="109" w:right="61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l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 c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ria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98338D6" w14:textId="77777777" w:rsidR="00774D03" w:rsidRPr="00FF5698" w:rsidRDefault="00774D03" w:rsidP="00B47C27">
            <w:pPr>
              <w:pStyle w:val="TableParagraph"/>
              <w:spacing w:before="37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6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A2843CE" w14:textId="77777777" w:rsidR="00774D03" w:rsidRPr="00FF5698" w:rsidRDefault="00774D03" w:rsidP="00B47C27">
            <w:pPr>
              <w:pStyle w:val="TableParagraph"/>
              <w:spacing w:before="37"/>
              <w:ind w:left="10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a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r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g., 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w- 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g.,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s</w:t>
            </w:r>
            <w:r w:rsidRPr="00FF5698">
              <w:rPr>
                <w:rFonts w:ascii="Times New Roman" w:hAnsi="Times New Roman"/>
                <w:spacing w:val="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o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s)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d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ria</w:t>
            </w:r>
            <w:r w:rsidRPr="00FF5698">
              <w:rPr>
                <w:rFonts w:ascii="Times New Roman" w:hAnsi="Times New Roman"/>
                <w:spacing w:val="-5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,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5BE1C69" w14:textId="77777777" w:rsidR="00774D03" w:rsidRPr="00FF5698" w:rsidRDefault="00774D03" w:rsidP="00825601">
            <w:pPr>
              <w:pStyle w:val="TableParagraph"/>
              <w:spacing w:line="20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6779C610" w14:textId="337631F3" w:rsidR="00774D03" w:rsidRPr="00FF5698" w:rsidRDefault="00774D03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 w:rsidR="00475155" w:rsidRPr="00FF5698">
              <w:rPr>
                <w:rFonts w:ascii="Times New Roman" w:hAnsi="Times New Roman"/>
                <w:spacing w:val="-1"/>
                <w:sz w:val="20"/>
                <w:szCs w:val="20"/>
              </w:rPr>
              <w:t>5</w:t>
            </w:r>
            <w:r w:rsidR="005F718C" w:rsidRPr="00FF5698">
              <w:rPr>
                <w:rFonts w:ascii="Times New Roman" w:hAnsi="Times New Roman"/>
                <w:spacing w:val="-1"/>
                <w:sz w:val="20"/>
                <w:szCs w:val="20"/>
              </w:rPr>
              <w:t>-0</w:t>
            </w:r>
            <w:r w:rsidR="00475155" w:rsidRPr="00FF5698">
              <w:rPr>
                <w:rFonts w:ascii="Times New Roman" w:hAnsi="Times New Roman"/>
                <w:spacing w:val="-1"/>
                <w:sz w:val="20"/>
                <w:szCs w:val="20"/>
              </w:rPr>
              <w:t>6</w:t>
            </w:r>
          </w:p>
        </w:tc>
      </w:tr>
      <w:tr w:rsidR="00774D03" w:rsidRPr="00FF5698" w14:paraId="2BCC0FB1" w14:textId="77777777" w:rsidTr="00825601">
        <w:trPr>
          <w:trHeight w:hRule="exact" w:val="83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54F74C3" w14:textId="77777777" w:rsidR="00774D03" w:rsidRPr="00FF5698" w:rsidRDefault="00774D03" w:rsidP="00B47C27">
            <w:pPr>
              <w:pStyle w:val="TableParagraph"/>
              <w:spacing w:before="42" w:line="252" w:lineRule="exact"/>
              <w:ind w:left="109" w:right="37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n s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ces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43F19D5" w14:textId="77777777" w:rsidR="00774D03" w:rsidRPr="00FF5698" w:rsidRDefault="00774D03" w:rsidP="00B47C27">
            <w:pPr>
              <w:pStyle w:val="TableParagraph"/>
              <w:spacing w:before="37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7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3CED4AD" w14:textId="77777777" w:rsidR="00774D03" w:rsidRPr="00FF5698" w:rsidRDefault="00774D03" w:rsidP="00B47C27">
            <w:pPr>
              <w:pStyle w:val="TableParagraph"/>
              <w:spacing w:before="37"/>
              <w:ind w:left="107" w:right="433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c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l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c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 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tes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ra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o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t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 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)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e</w:t>
            </w:r>
            <w:r w:rsidRPr="00FF5698">
              <w:rPr>
                <w:rFonts w:ascii="Times New Roman" w:hAnsi="Times New Roman"/>
                <w:spacing w:val="-5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ch an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 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c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0C1B196" w14:textId="77777777" w:rsidR="00774D03" w:rsidRPr="00FF5698" w:rsidRDefault="00774D03" w:rsidP="00825601">
            <w:pPr>
              <w:pStyle w:val="TableParagraph"/>
              <w:spacing w:before="12" w:line="28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31C69EEF" w14:textId="1EDA8F81" w:rsidR="00774D03" w:rsidRPr="00FF5698" w:rsidRDefault="00774D03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 w:rsidR="00475155" w:rsidRPr="00FF5698">
              <w:rPr>
                <w:rFonts w:ascii="Times New Roman" w:hAnsi="Times New Roman"/>
                <w:spacing w:val="-1"/>
                <w:sz w:val="20"/>
                <w:szCs w:val="20"/>
              </w:rPr>
              <w:t>6</w:t>
            </w:r>
          </w:p>
        </w:tc>
      </w:tr>
      <w:tr w:rsidR="00774D03" w:rsidRPr="00FF5698" w14:paraId="208F06D8" w14:textId="77777777" w:rsidTr="00825601">
        <w:trPr>
          <w:trHeight w:hRule="exact" w:val="83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E82BD1C" w14:textId="77777777" w:rsidR="00774D03" w:rsidRPr="00FF5698" w:rsidRDefault="00774D03" w:rsidP="00B47C27">
            <w:pPr>
              <w:pStyle w:val="TableParagraph"/>
              <w:spacing w:before="40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lastRenderedPageBreak/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ch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89DC3C7" w14:textId="77777777" w:rsidR="00774D03" w:rsidRPr="00FF5698" w:rsidRDefault="00774D03" w:rsidP="00B47C27">
            <w:pPr>
              <w:pStyle w:val="TableParagraph"/>
              <w:spacing w:before="40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8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76C4C49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l 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rch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 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uc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be r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0B75FB2" w14:textId="77777777" w:rsidR="00774D03" w:rsidRPr="00FF5698" w:rsidRDefault="00774D03" w:rsidP="00825601">
            <w:pPr>
              <w:pStyle w:val="TableParagraph"/>
              <w:spacing w:before="12" w:line="280" w:lineRule="exact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p w14:paraId="15DED49B" w14:textId="39EC5451" w:rsidR="00774D03" w:rsidRPr="00FF5698" w:rsidRDefault="00774D03" w:rsidP="00825601">
            <w:pPr>
              <w:pStyle w:val="TableParagraph"/>
              <w:ind w:left="311" w:firstLineChars="150" w:firstLine="297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 w:rsidR="00475155" w:rsidRPr="00FF5698">
              <w:rPr>
                <w:rFonts w:ascii="Times New Roman" w:hAnsi="Times New Roman"/>
                <w:spacing w:val="-1"/>
                <w:sz w:val="20"/>
                <w:szCs w:val="20"/>
              </w:rPr>
              <w:t>6</w:t>
            </w:r>
            <w:r w:rsidR="00243E11">
              <w:rPr>
                <w:rFonts w:ascii="Times New Roman" w:hAnsi="Times New Roman"/>
                <w:spacing w:val="-1"/>
                <w:sz w:val="20"/>
                <w:szCs w:val="20"/>
              </w:rPr>
              <w:t>-07</w:t>
            </w:r>
          </w:p>
        </w:tc>
      </w:tr>
      <w:tr w:rsidR="00774D03" w:rsidRPr="00FF5698" w14:paraId="01E4335D" w14:textId="77777777" w:rsidTr="00825601">
        <w:trPr>
          <w:trHeight w:hRule="exact" w:val="839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A0644DB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9" w:right="605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 s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c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D8C401D" w14:textId="77777777" w:rsidR="00774D03" w:rsidRPr="00FF5698" w:rsidRDefault="00774D03" w:rsidP="00B47C27">
            <w:pPr>
              <w:pStyle w:val="TableParagraph"/>
              <w:spacing w:before="40"/>
              <w:ind w:left="23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9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88483B9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7" w:right="66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t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roc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o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c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g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s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r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 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d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 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,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,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d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-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)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EBE10A6" w14:textId="77777777" w:rsidR="00774D03" w:rsidRPr="00FF5698" w:rsidRDefault="00774D03" w:rsidP="00825601">
            <w:pPr>
              <w:pStyle w:val="TableParagraph"/>
              <w:spacing w:before="12" w:line="280" w:lineRule="exact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p w14:paraId="4C916BDF" w14:textId="5E578D74" w:rsidR="00774D03" w:rsidRPr="00FF5698" w:rsidRDefault="00475155" w:rsidP="00825601">
            <w:pPr>
              <w:pStyle w:val="TableParagraph"/>
              <w:ind w:left="311" w:firstLineChars="150" w:firstLine="297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6</w:t>
            </w:r>
            <w:r w:rsidR="00243E11">
              <w:rPr>
                <w:rFonts w:ascii="Times New Roman" w:hAnsi="Times New Roman"/>
                <w:spacing w:val="-1"/>
                <w:sz w:val="20"/>
                <w:szCs w:val="20"/>
              </w:rPr>
              <w:t>-07</w:t>
            </w:r>
          </w:p>
        </w:tc>
      </w:tr>
      <w:tr w:rsidR="00774D03" w:rsidRPr="00FF5698" w14:paraId="6ADF1E0E" w14:textId="77777777" w:rsidTr="00825601">
        <w:trPr>
          <w:trHeight w:hRule="exact" w:val="108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A933919" w14:textId="77777777" w:rsidR="00774D03" w:rsidRPr="00FF5698" w:rsidRDefault="00774D03" w:rsidP="00B47C27">
            <w:pPr>
              <w:pStyle w:val="TableParagraph"/>
              <w:spacing w:before="45" w:line="252" w:lineRule="exact"/>
              <w:ind w:left="109" w:right="55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ta c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c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 process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D024468" w14:textId="77777777" w:rsidR="00774D03" w:rsidRPr="00FF5698" w:rsidRDefault="00774D03" w:rsidP="00B47C27">
            <w:pPr>
              <w:pStyle w:val="TableParagraph"/>
              <w:spacing w:before="40"/>
              <w:ind w:left="10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0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B072FD6" w14:textId="77777777" w:rsidR="00774D03" w:rsidRPr="00FF5698" w:rsidRDefault="00774D03" w:rsidP="00B47C27">
            <w:pPr>
              <w:pStyle w:val="TableParagraph"/>
              <w:spacing w:before="40" w:line="239" w:lineRule="auto"/>
              <w:ind w:left="107" w:right="66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c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x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rac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rom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t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(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 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te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 du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te)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a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 processes</w:t>
            </w:r>
            <w:r w:rsidRPr="00FF5698">
              <w:rPr>
                <w:rFonts w:ascii="Times New Roman" w:hAnsi="Times New Roman"/>
                <w:spacing w:val="-5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c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m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t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to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93813A3" w14:textId="77777777" w:rsidR="00774D03" w:rsidRPr="00FF5698" w:rsidRDefault="00774D03" w:rsidP="00825601">
            <w:pPr>
              <w:pStyle w:val="TableParagraph"/>
              <w:spacing w:before="19" w:line="200" w:lineRule="exact"/>
              <w:jc w:val="both"/>
              <w:rPr>
                <w:rFonts w:ascii="Times New Roman" w:hAnsi="Times New Roman"/>
                <w:sz w:val="20"/>
                <w:szCs w:val="20"/>
              </w:rPr>
            </w:pPr>
          </w:p>
          <w:p w14:paraId="67560A89" w14:textId="5F5530E6" w:rsidR="00774D03" w:rsidRPr="00FF5698" w:rsidRDefault="00475155" w:rsidP="00825601">
            <w:pPr>
              <w:pStyle w:val="TableParagraph"/>
              <w:ind w:left="311" w:firstLineChars="100" w:firstLine="198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6</w:t>
            </w:r>
            <w:r w:rsidR="00243E11">
              <w:rPr>
                <w:rFonts w:ascii="Times New Roman" w:hAnsi="Times New Roman"/>
                <w:spacing w:val="-1"/>
                <w:sz w:val="20"/>
                <w:szCs w:val="20"/>
              </w:rPr>
              <w:t>-07</w:t>
            </w:r>
          </w:p>
        </w:tc>
      </w:tr>
      <w:tr w:rsidR="001A4919" w:rsidRPr="00FF5698" w14:paraId="7574AACA" w14:textId="77777777" w:rsidTr="00825601">
        <w:trPr>
          <w:trHeight w:hRule="exact" w:val="108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CF8DEB9" w14:textId="556FACC3" w:rsidR="001A4919" w:rsidRPr="00FF5698" w:rsidRDefault="001A4919" w:rsidP="001A4919">
            <w:pPr>
              <w:pStyle w:val="TableParagraph"/>
              <w:spacing w:before="45" w:line="252" w:lineRule="exact"/>
              <w:ind w:left="109" w:right="557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ta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s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2854A0F" w14:textId="38439C51" w:rsidR="001A4919" w:rsidRPr="00FF5698" w:rsidRDefault="001A4919" w:rsidP="001A4919">
            <w:pPr>
              <w:pStyle w:val="TableParagraph"/>
              <w:spacing w:before="40"/>
              <w:ind w:left="107"/>
              <w:rPr>
                <w:rFonts w:ascii="Times New Roman" w:hAnsi="Times New Roman"/>
                <w:spacing w:val="-1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1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E76D5D2" w14:textId="14D0A359" w:rsidR="001A4919" w:rsidRPr="00FF5698" w:rsidRDefault="001A4919" w:rsidP="001A4919">
            <w:pPr>
              <w:pStyle w:val="TableParagraph"/>
              <w:spacing w:before="40" w:line="239" w:lineRule="auto"/>
              <w:ind w:left="107" w:right="66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d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e 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l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h dat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re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 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g., 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rces)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an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s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8F2637A" w14:textId="77777777" w:rsidR="00475155" w:rsidRPr="00FF5698" w:rsidRDefault="00475155" w:rsidP="00825601">
            <w:pPr>
              <w:pStyle w:val="TableParagraph"/>
              <w:spacing w:line="200" w:lineRule="exact"/>
              <w:jc w:val="both"/>
              <w:rPr>
                <w:rFonts w:ascii="Times New Roman" w:hAnsi="Times New Roman"/>
                <w:spacing w:val="-1"/>
                <w:sz w:val="20"/>
                <w:szCs w:val="20"/>
              </w:rPr>
            </w:pPr>
          </w:p>
          <w:p w14:paraId="5FF5D837" w14:textId="50CCAF02" w:rsidR="001A4919" w:rsidRPr="00FF5698" w:rsidRDefault="00475155" w:rsidP="00825601">
            <w:pPr>
              <w:pStyle w:val="TableParagraph"/>
              <w:spacing w:line="200" w:lineRule="exact"/>
              <w:ind w:firstLineChars="250" w:firstLine="495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6</w:t>
            </w:r>
            <w:r w:rsidR="00243E11">
              <w:rPr>
                <w:rFonts w:ascii="Times New Roman" w:hAnsi="Times New Roman"/>
                <w:spacing w:val="-1"/>
                <w:sz w:val="20"/>
                <w:szCs w:val="20"/>
              </w:rPr>
              <w:t>-07</w:t>
            </w:r>
          </w:p>
        </w:tc>
      </w:tr>
      <w:tr w:rsidR="001A4919" w:rsidRPr="00FF5698" w14:paraId="0E2A2336" w14:textId="77777777" w:rsidTr="00825601">
        <w:trPr>
          <w:trHeight w:hRule="exact" w:val="108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D060925" w14:textId="70FCE9E8" w:rsidR="001A4919" w:rsidRPr="00FF5698" w:rsidRDefault="001A4919" w:rsidP="001A4919">
            <w:pPr>
              <w:pStyle w:val="TableParagraph"/>
              <w:spacing w:before="45" w:line="252" w:lineRule="exact"/>
              <w:ind w:left="109" w:right="557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k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l 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B999A19" w14:textId="31A66510" w:rsidR="001A4919" w:rsidRPr="00FF5698" w:rsidRDefault="001A4919" w:rsidP="001A4919">
            <w:pPr>
              <w:pStyle w:val="TableParagraph"/>
              <w:spacing w:before="40"/>
              <w:ind w:left="107"/>
              <w:rPr>
                <w:rFonts w:ascii="Times New Roman" w:hAnsi="Times New Roman"/>
                <w:spacing w:val="-1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2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EB979C4" w14:textId="577FF359" w:rsidR="001A4919" w:rsidRPr="00FF5698" w:rsidRDefault="001A4919" w:rsidP="001A4919">
            <w:pPr>
              <w:pStyle w:val="TableParagraph"/>
              <w:spacing w:before="40" w:line="239" w:lineRule="auto"/>
              <w:ind w:left="107" w:right="66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c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s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 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f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s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 s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s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as done at the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c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 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)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s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on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o b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 an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h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2A783AF" w14:textId="77777777" w:rsidR="001A4919" w:rsidRPr="00FF5698" w:rsidRDefault="001A4919" w:rsidP="00825601">
            <w:pPr>
              <w:pStyle w:val="TableParagraph"/>
              <w:spacing w:line="20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4F73AF0F" w14:textId="77777777" w:rsidR="001A4919" w:rsidRPr="00FF5698" w:rsidRDefault="001A4919" w:rsidP="00825601">
            <w:pPr>
              <w:pStyle w:val="TableParagraph"/>
              <w:spacing w:before="19" w:line="20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4C810F05" w14:textId="656737B3" w:rsidR="001A4919" w:rsidRPr="00FF5698" w:rsidRDefault="00825601" w:rsidP="00825601">
            <w:pPr>
              <w:pStyle w:val="TableParagraph"/>
              <w:spacing w:line="20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pacing w:val="-1"/>
                <w:sz w:val="20"/>
                <w:szCs w:val="20"/>
              </w:rPr>
              <w:t>08</w:t>
            </w:r>
          </w:p>
        </w:tc>
      </w:tr>
      <w:tr w:rsidR="001A4919" w:rsidRPr="00FF5698" w14:paraId="6FEFAA90" w14:textId="77777777" w:rsidTr="00825601">
        <w:trPr>
          <w:trHeight w:hRule="exact" w:val="108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FB98397" w14:textId="08994153" w:rsidR="001A4919" w:rsidRPr="00FF5698" w:rsidRDefault="001A4919" w:rsidP="001A4919">
            <w:pPr>
              <w:pStyle w:val="TableParagraph"/>
              <w:spacing w:before="45" w:line="252" w:lineRule="exact"/>
              <w:ind w:left="109" w:right="557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m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y m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ures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AF9FC6A" w14:textId="7A6BCC3D" w:rsidR="001A4919" w:rsidRPr="00FF5698" w:rsidRDefault="001A4919" w:rsidP="001A4919">
            <w:pPr>
              <w:pStyle w:val="TableParagraph"/>
              <w:spacing w:before="40"/>
              <w:ind w:left="107"/>
              <w:rPr>
                <w:rFonts w:ascii="Times New Roman" w:hAnsi="Times New Roman"/>
                <w:spacing w:val="-1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3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3555010" w14:textId="14873E1E" w:rsidR="001A4919" w:rsidRPr="00FF5698" w:rsidRDefault="001A4919" w:rsidP="001A4919">
            <w:pPr>
              <w:pStyle w:val="TableParagraph"/>
              <w:spacing w:before="40" w:line="239" w:lineRule="auto"/>
              <w:ind w:left="107" w:right="66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t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l 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ry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., 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 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ferenc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366C56A" w14:textId="27DCEF2F" w:rsidR="001A4919" w:rsidRPr="00FF5698" w:rsidRDefault="001A4919" w:rsidP="00825601">
            <w:pPr>
              <w:pStyle w:val="TableParagraph"/>
              <w:spacing w:before="5" w:line="16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2AED62AF" w14:textId="17B6B4F0" w:rsidR="001A4919" w:rsidRPr="00FF5698" w:rsidRDefault="00825601" w:rsidP="00825601">
            <w:pPr>
              <w:pStyle w:val="TableParagraph"/>
              <w:spacing w:line="200" w:lineRule="exact"/>
              <w:ind w:firstLineChars="350" w:firstLine="693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pacing w:val="-1"/>
                <w:sz w:val="20"/>
                <w:szCs w:val="20"/>
              </w:rPr>
              <w:t>08-09</w:t>
            </w:r>
          </w:p>
        </w:tc>
      </w:tr>
      <w:tr w:rsidR="001A4919" w:rsidRPr="00FF5698" w14:paraId="6F8A975E" w14:textId="77777777" w:rsidTr="00825601">
        <w:trPr>
          <w:trHeight w:hRule="exact" w:val="108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A7769B2" w14:textId="5B162939" w:rsidR="001A4919" w:rsidRPr="00FF5698" w:rsidRDefault="001A4919" w:rsidP="001A4919">
            <w:pPr>
              <w:pStyle w:val="TableParagraph"/>
              <w:spacing w:before="45" w:line="252" w:lineRule="exact"/>
              <w:ind w:left="109" w:right="557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h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 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s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21E91BB" w14:textId="7C3858C1" w:rsidR="001A4919" w:rsidRPr="00FF5698" w:rsidRDefault="001A4919" w:rsidP="001A4919">
            <w:pPr>
              <w:pStyle w:val="TableParagraph"/>
              <w:spacing w:before="40"/>
              <w:ind w:left="107"/>
              <w:rPr>
                <w:rFonts w:ascii="Times New Roman" w:hAnsi="Times New Roman"/>
                <w:spacing w:val="-1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4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9C97207" w14:textId="18B1D748" w:rsidR="001A4919" w:rsidRPr="00FF5698" w:rsidRDefault="001A4919" w:rsidP="001A4919">
            <w:pPr>
              <w:pStyle w:val="TableParagraph"/>
              <w:spacing w:before="40" w:line="239" w:lineRule="auto"/>
              <w:ind w:left="107" w:right="66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c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e</w:t>
            </w:r>
            <w:r w:rsidRPr="00FF5698">
              <w:rPr>
                <w:rFonts w:ascii="Times New Roman" w:hAnsi="Times New Roman"/>
                <w:spacing w:val="-5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thod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</w:t>
            </w:r>
            <w:r w:rsidRPr="00FF5698">
              <w:rPr>
                <w:rFonts w:ascii="Times New Roman" w:hAnsi="Times New Roman"/>
                <w:spacing w:val="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omb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 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 m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ur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 c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y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1"/>
                <w:position w:val="8"/>
                <w:sz w:val="20"/>
                <w:szCs w:val="20"/>
              </w:rPr>
              <w:t>2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or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ch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-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99C9FAC" w14:textId="77777777" w:rsidR="001A4919" w:rsidRPr="00FF5698" w:rsidRDefault="001A4919" w:rsidP="00825601">
            <w:pPr>
              <w:pStyle w:val="TableParagraph"/>
              <w:spacing w:before="12" w:line="28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102827C6" w14:textId="585FB159" w:rsidR="001A4919" w:rsidRPr="00FF5698" w:rsidRDefault="001A4919" w:rsidP="00825601">
            <w:pPr>
              <w:pStyle w:val="TableParagraph"/>
              <w:spacing w:line="200" w:lineRule="exact"/>
              <w:ind w:firstLineChars="350" w:firstLine="693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A</w:t>
            </w:r>
          </w:p>
        </w:tc>
      </w:tr>
      <w:tr w:rsidR="001A4919" w:rsidRPr="00FF5698" w14:paraId="48E4CAE8" w14:textId="77777777" w:rsidTr="00825601">
        <w:trPr>
          <w:trHeight w:hRule="exact" w:val="108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95A154E" w14:textId="7730DFCA" w:rsidR="001A4919" w:rsidRPr="00FF5698" w:rsidRDefault="001A4919" w:rsidP="001A4919">
            <w:pPr>
              <w:pStyle w:val="TableParagraph"/>
              <w:spacing w:before="45" w:line="252" w:lineRule="exact"/>
              <w:ind w:left="109" w:right="557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k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 acros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FF036CB" w14:textId="290639D3" w:rsidR="001A4919" w:rsidRPr="00FF5698" w:rsidRDefault="001A4919" w:rsidP="001A4919">
            <w:pPr>
              <w:pStyle w:val="TableParagraph"/>
              <w:spacing w:before="40"/>
              <w:ind w:left="107"/>
              <w:rPr>
                <w:rFonts w:ascii="Times New Roman" w:hAnsi="Times New Roman"/>
                <w:spacing w:val="-1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5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D72BAF9" w14:textId="6EE52DCA" w:rsidR="001A4919" w:rsidRPr="00FF5698" w:rsidRDefault="001A4919" w:rsidP="001A4919">
            <w:pPr>
              <w:pStyle w:val="TableParagraph"/>
              <w:spacing w:before="40" w:line="239" w:lineRule="auto"/>
              <w:ind w:left="107" w:right="66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a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fec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e cum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t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 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e 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., 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 b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, s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c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i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 r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g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 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)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91A8BED" w14:textId="77777777" w:rsidR="001A4919" w:rsidRPr="00FF5698" w:rsidRDefault="001A4919" w:rsidP="00825601">
            <w:pPr>
              <w:pStyle w:val="TableParagraph"/>
              <w:spacing w:before="9" w:line="28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157BC943" w14:textId="3A76F284" w:rsidR="001A4919" w:rsidRPr="00FF5698" w:rsidRDefault="001A4919" w:rsidP="00825601">
            <w:pPr>
              <w:pStyle w:val="TableParagraph"/>
              <w:spacing w:line="200" w:lineRule="exact"/>
              <w:ind w:firstLineChars="350" w:firstLine="693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A</w:t>
            </w:r>
          </w:p>
        </w:tc>
      </w:tr>
      <w:tr w:rsidR="001A4919" w:rsidRPr="00FF5698" w14:paraId="3EF2D025" w14:textId="77777777" w:rsidTr="001A4919">
        <w:trPr>
          <w:trHeight w:hRule="exact" w:val="1087"/>
        </w:trPr>
        <w:tc>
          <w:tcPr>
            <w:tcW w:w="240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E680663" w14:textId="00428F9E" w:rsidR="001A4919" w:rsidRPr="00FF5698" w:rsidRDefault="001A4919" w:rsidP="001A4919">
            <w:pPr>
              <w:pStyle w:val="TableParagraph"/>
              <w:spacing w:before="45" w:line="252" w:lineRule="exact"/>
              <w:ind w:left="109" w:right="557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l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es</w:t>
            </w:r>
          </w:p>
        </w:tc>
        <w:tc>
          <w:tcPr>
            <w:tcW w:w="69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7C9EF56" w14:textId="148C55D3" w:rsidR="001A4919" w:rsidRPr="00FF5698" w:rsidRDefault="001A4919" w:rsidP="001A4919">
            <w:pPr>
              <w:pStyle w:val="TableParagraph"/>
              <w:spacing w:before="40"/>
              <w:ind w:left="107"/>
              <w:rPr>
                <w:rFonts w:ascii="Times New Roman" w:hAnsi="Times New Roman"/>
                <w:spacing w:val="-1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6</w:t>
            </w:r>
          </w:p>
        </w:tc>
        <w:tc>
          <w:tcPr>
            <w:tcW w:w="90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8EF9B3E" w14:textId="66C546AF" w:rsidR="001A4919" w:rsidRPr="00FF5698" w:rsidRDefault="001A4919" w:rsidP="001A4919">
            <w:pPr>
              <w:pStyle w:val="TableParagraph"/>
              <w:spacing w:before="40" w:line="239" w:lineRule="auto"/>
              <w:ind w:left="107" w:right="66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c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ses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 o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u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roup a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es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t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-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g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ch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r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-s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78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9359746" w14:textId="77777777" w:rsidR="001A4919" w:rsidRPr="00FF5698" w:rsidRDefault="001A4919" w:rsidP="001A4919">
            <w:pPr>
              <w:pStyle w:val="TableParagraph"/>
              <w:spacing w:before="12" w:line="28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1B239409" w14:textId="4116CADB" w:rsidR="001A4919" w:rsidRPr="00FF5698" w:rsidRDefault="00825601" w:rsidP="000B59D4">
            <w:pPr>
              <w:pStyle w:val="TableParagraph"/>
              <w:spacing w:line="200" w:lineRule="exact"/>
              <w:ind w:firstLineChars="200" w:firstLine="396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pacing w:val="-1"/>
                <w:sz w:val="20"/>
                <w:szCs w:val="20"/>
              </w:rPr>
              <w:t>09</w:t>
            </w:r>
          </w:p>
        </w:tc>
      </w:tr>
    </w:tbl>
    <w:p w14:paraId="0C90FBB2" w14:textId="77777777" w:rsidR="00774D03" w:rsidRPr="00FF5698" w:rsidRDefault="00774D03" w:rsidP="00774D03">
      <w:pPr>
        <w:rPr>
          <w:rFonts w:ascii="Times New Roman" w:hAnsi="Times New Roman" w:cs="Times New Roman"/>
          <w:sz w:val="20"/>
          <w:szCs w:val="20"/>
        </w:rPr>
        <w:sectPr w:rsidR="00774D03" w:rsidRPr="00FF5698" w:rsidSect="001A4919">
          <w:pgSz w:w="16860" w:h="11912" w:orient="landscape"/>
          <w:pgMar w:top="1220" w:right="1640" w:bottom="1220" w:left="1180" w:header="1195" w:footer="990" w:gutter="0"/>
          <w:cols w:space="720"/>
          <w:docGrid w:linePitch="286"/>
        </w:sectPr>
      </w:pPr>
    </w:p>
    <w:p w14:paraId="7CCF6EAD" w14:textId="77777777" w:rsidR="00774D03" w:rsidRPr="00FF5698" w:rsidRDefault="00774D03" w:rsidP="00774D03">
      <w:pPr>
        <w:spacing w:before="7" w:line="240" w:lineRule="exact"/>
        <w:rPr>
          <w:rFonts w:ascii="Times New Roman" w:hAnsi="Times New Roman" w:cs="Times New Roman"/>
          <w:sz w:val="20"/>
          <w:szCs w:val="20"/>
        </w:rPr>
      </w:pPr>
    </w:p>
    <w:tbl>
      <w:tblPr>
        <w:tblW w:w="13925" w:type="dxa"/>
        <w:tblInd w:w="101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347"/>
        <w:gridCol w:w="670"/>
        <w:gridCol w:w="9065"/>
        <w:gridCol w:w="1843"/>
      </w:tblGrid>
      <w:tr w:rsidR="00774D03" w:rsidRPr="00FF5698" w14:paraId="68C534D8" w14:textId="77777777" w:rsidTr="00825601">
        <w:trPr>
          <w:trHeight w:hRule="exact" w:val="317"/>
        </w:trPr>
        <w:tc>
          <w:tcPr>
            <w:tcW w:w="12082" w:type="dxa"/>
            <w:gridSpan w:val="3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67FEEEE4" w14:textId="77777777" w:rsidR="00774D03" w:rsidRPr="00FF5698" w:rsidRDefault="00774D03" w:rsidP="00B47C27">
            <w:pPr>
              <w:pStyle w:val="TableParagraph"/>
              <w:spacing w:before="37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b/>
                <w:bCs/>
                <w:spacing w:val="-1"/>
                <w:sz w:val="20"/>
                <w:szCs w:val="20"/>
              </w:rPr>
              <w:t>ES</w:t>
            </w: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b/>
                <w:bCs/>
                <w:spacing w:val="1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b/>
                <w:bCs/>
                <w:spacing w:val="-3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S</w:t>
            </w:r>
          </w:p>
        </w:tc>
        <w:tc>
          <w:tcPr>
            <w:tcW w:w="1843" w:type="dxa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3A1F95DE" w14:textId="77777777" w:rsidR="00774D03" w:rsidRPr="00FF5698" w:rsidRDefault="00774D03" w:rsidP="00B47C2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D03" w:rsidRPr="00FF5698" w14:paraId="7824E1F2" w14:textId="77777777" w:rsidTr="00825601">
        <w:trPr>
          <w:trHeight w:hRule="exact" w:val="864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0894272" w14:textId="77777777" w:rsidR="00774D03" w:rsidRPr="00FF5698" w:rsidRDefault="00774D03" w:rsidP="00B47C27">
            <w:pPr>
              <w:pStyle w:val="TableParagraph"/>
              <w:spacing w:before="63" w:line="252" w:lineRule="exact"/>
              <w:ind w:left="109" w:right="620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 s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c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CC6F28B" w14:textId="77777777" w:rsidR="00774D03" w:rsidRPr="00FF5698" w:rsidRDefault="00774D03" w:rsidP="00B47C27">
            <w:pPr>
              <w:pStyle w:val="TableParagraph"/>
              <w:spacing w:before="58"/>
              <w:ind w:left="11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7</w:t>
            </w: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753A453" w14:textId="77777777" w:rsidR="00774D03" w:rsidRPr="00FF5698" w:rsidRDefault="00774D03" w:rsidP="00B47C27">
            <w:pPr>
              <w:pStyle w:val="TableParagraph"/>
              <w:spacing w:before="63" w:line="252" w:lineRule="exact"/>
              <w:ind w:left="116" w:right="19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b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cr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e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or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d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w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th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x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t 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h 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y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w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.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ED3D839" w14:textId="77777777" w:rsidR="00774D03" w:rsidRPr="00FF5698" w:rsidRDefault="00774D03" w:rsidP="00825601">
            <w:pPr>
              <w:pStyle w:val="TableParagraph"/>
              <w:spacing w:before="1" w:line="11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601AD4E7" w14:textId="77777777" w:rsidR="00774D03" w:rsidRPr="00FF5698" w:rsidRDefault="00774D03" w:rsidP="00825601">
            <w:pPr>
              <w:pStyle w:val="TableParagraph"/>
              <w:spacing w:line="20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006685BA" w14:textId="2C4E3E00" w:rsidR="00774D03" w:rsidRPr="00FF5698" w:rsidRDefault="00475155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 w:rsidR="00825601">
              <w:rPr>
                <w:rFonts w:ascii="Times New Roman" w:hAnsi="Times New Roman"/>
                <w:spacing w:val="-1"/>
                <w:sz w:val="20"/>
                <w:szCs w:val="20"/>
              </w:rPr>
              <w:t>9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-</w:t>
            </w:r>
            <w:r w:rsidR="00825601">
              <w:rPr>
                <w:rFonts w:ascii="Times New Roman" w:hAnsi="Times New Roman"/>
                <w:spacing w:val="-1"/>
                <w:sz w:val="20"/>
                <w:szCs w:val="20"/>
              </w:rPr>
              <w:t>11</w:t>
            </w:r>
          </w:p>
        </w:tc>
      </w:tr>
      <w:tr w:rsidR="00774D03" w:rsidRPr="00FF5698" w14:paraId="6D4F8FF0" w14:textId="77777777" w:rsidTr="00825601">
        <w:trPr>
          <w:trHeight w:hRule="exact" w:val="845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9FCF5A8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9" w:right="81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 c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ac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s</w:t>
            </w: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868EFBF" w14:textId="77777777" w:rsidR="00774D03" w:rsidRPr="00FF5698" w:rsidRDefault="00774D03" w:rsidP="00B47C27">
            <w:pPr>
              <w:pStyle w:val="TableParagraph"/>
              <w:spacing w:before="40"/>
              <w:ind w:left="11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8</w:t>
            </w: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CC23154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16" w:right="6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res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ac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s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ch data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re 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x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racte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ze,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-up 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pr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e the 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.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0EB2D2C" w14:textId="77777777" w:rsidR="00774D03" w:rsidRPr="00FF5698" w:rsidRDefault="00774D03" w:rsidP="00825601">
            <w:pPr>
              <w:pStyle w:val="TableParagraph"/>
              <w:spacing w:before="12" w:line="28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4930B9AA" w14:textId="3649F8C6" w:rsidR="00774D03" w:rsidRPr="00FF5698" w:rsidRDefault="00825601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hAnsi="Times New Roman"/>
                <w:spacing w:val="-1"/>
                <w:sz w:val="20"/>
                <w:szCs w:val="20"/>
              </w:rPr>
              <w:t>9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hAnsi="Times New Roman"/>
                <w:spacing w:val="-1"/>
                <w:sz w:val="20"/>
                <w:szCs w:val="20"/>
              </w:rPr>
              <w:t>11</w:t>
            </w:r>
          </w:p>
        </w:tc>
      </w:tr>
      <w:tr w:rsidR="00774D03" w:rsidRPr="00FF5698" w14:paraId="558F121B" w14:textId="77777777" w:rsidTr="00825601">
        <w:trPr>
          <w:trHeight w:hRule="exact" w:val="593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051DA95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9" w:right="166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k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as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w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 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F3B4B49" w14:textId="77777777" w:rsidR="00774D03" w:rsidRPr="00FF5698" w:rsidRDefault="00774D03" w:rsidP="00B47C27">
            <w:pPr>
              <w:pStyle w:val="TableParagraph"/>
              <w:spacing w:before="40"/>
              <w:ind w:left="11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9</w:t>
            </w: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0C42276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16" w:right="172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as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i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,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com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sm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see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1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2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).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F6AD4EC" w14:textId="77777777" w:rsidR="00774D03" w:rsidRPr="00FF5698" w:rsidRDefault="00774D03" w:rsidP="00825601">
            <w:pPr>
              <w:pStyle w:val="TableParagraph"/>
              <w:spacing w:before="5" w:line="16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60772338" w14:textId="240C7930" w:rsidR="00774D03" w:rsidRPr="00FF5698" w:rsidRDefault="00825601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hAnsi="Times New Roman"/>
                <w:spacing w:val="-1"/>
                <w:sz w:val="20"/>
                <w:szCs w:val="20"/>
              </w:rPr>
              <w:t>9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hAnsi="Times New Roman"/>
                <w:spacing w:val="-1"/>
                <w:sz w:val="20"/>
                <w:szCs w:val="20"/>
              </w:rPr>
              <w:t>11</w:t>
            </w:r>
          </w:p>
        </w:tc>
      </w:tr>
      <w:tr w:rsidR="00774D03" w:rsidRPr="00FF5698" w14:paraId="2BA432BB" w14:textId="77777777" w:rsidTr="00825601">
        <w:trPr>
          <w:trHeight w:hRule="exact" w:val="1097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CB66BD3" w14:textId="77777777" w:rsidR="00774D03" w:rsidRPr="00FF5698" w:rsidRDefault="00774D03" w:rsidP="00B47C27">
            <w:pPr>
              <w:pStyle w:val="TableParagraph"/>
              <w:spacing w:before="40" w:line="239" w:lineRule="auto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s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f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l 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D536B93" w14:textId="77777777" w:rsidR="00774D03" w:rsidRPr="00FF5698" w:rsidRDefault="00774D03" w:rsidP="00B47C27">
            <w:pPr>
              <w:pStyle w:val="TableParagraph"/>
              <w:spacing w:before="40"/>
              <w:ind w:left="11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20</w:t>
            </w: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452ABDC" w14:textId="77777777" w:rsidR="00774D03" w:rsidRPr="00FF5698" w:rsidRDefault="00774D03" w:rsidP="00B47C27">
            <w:pPr>
              <w:pStyle w:val="TableParagraph"/>
              <w:spacing w:before="40" w:line="239" w:lineRule="auto"/>
              <w:ind w:left="116" w:right="6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l 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om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b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),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rese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 fo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ch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: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a)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p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 s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ary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o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ch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e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ct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s a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c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ce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e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y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t.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297FF60" w14:textId="77777777" w:rsidR="00774D03" w:rsidRPr="00FF5698" w:rsidRDefault="00774D03" w:rsidP="00825601">
            <w:pPr>
              <w:pStyle w:val="TableParagraph"/>
              <w:spacing w:line="20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3C2CC172" w14:textId="77777777" w:rsidR="00774D03" w:rsidRPr="00FF5698" w:rsidRDefault="00774D03" w:rsidP="00825601">
            <w:pPr>
              <w:pStyle w:val="TableParagraph"/>
              <w:spacing w:before="17" w:line="20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1C05F567" w14:textId="6DDF298E" w:rsidR="00774D03" w:rsidRPr="00FF5698" w:rsidRDefault="00825601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hAnsi="Times New Roman"/>
                <w:spacing w:val="-1"/>
                <w:sz w:val="20"/>
                <w:szCs w:val="20"/>
              </w:rPr>
              <w:t>9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hAnsi="Times New Roman"/>
                <w:spacing w:val="-1"/>
                <w:sz w:val="20"/>
                <w:szCs w:val="20"/>
              </w:rPr>
              <w:t>11</w:t>
            </w:r>
          </w:p>
        </w:tc>
      </w:tr>
      <w:tr w:rsidR="00774D03" w:rsidRPr="00FF5698" w14:paraId="200A3832" w14:textId="77777777" w:rsidTr="00825601">
        <w:trPr>
          <w:trHeight w:hRule="exact" w:val="590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53B0041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h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 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s</w:t>
            </w: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385B306" w14:textId="77777777" w:rsidR="00774D03" w:rsidRPr="00FF5698" w:rsidRDefault="00774D03" w:rsidP="00B47C27">
            <w:pPr>
              <w:pStyle w:val="TableParagraph"/>
              <w:spacing w:before="40"/>
              <w:ind w:left="11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21</w:t>
            </w: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B31DF38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16" w:right="106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h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-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 co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ce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ur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34D52B7" w14:textId="77777777" w:rsidR="00774D03" w:rsidRPr="00FF5698" w:rsidRDefault="00774D03" w:rsidP="00825601">
            <w:pPr>
              <w:pStyle w:val="TableParagraph"/>
              <w:spacing w:before="5" w:line="16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586B1B7C" w14:textId="62FF3EB9" w:rsidR="00774D03" w:rsidRPr="00FF5698" w:rsidRDefault="00825601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</w:t>
            </w:r>
            <w:r>
              <w:rPr>
                <w:rFonts w:ascii="Times New Roman" w:hAnsi="Times New Roman"/>
                <w:spacing w:val="-1"/>
                <w:sz w:val="20"/>
                <w:szCs w:val="20"/>
              </w:rPr>
              <w:t>9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-</w:t>
            </w:r>
            <w:r>
              <w:rPr>
                <w:rFonts w:ascii="Times New Roman" w:hAnsi="Times New Roman"/>
                <w:spacing w:val="-1"/>
                <w:sz w:val="20"/>
                <w:szCs w:val="20"/>
              </w:rPr>
              <w:t>11</w:t>
            </w:r>
          </w:p>
        </w:tc>
      </w:tr>
      <w:tr w:rsidR="00774D03" w:rsidRPr="00FF5698" w14:paraId="1FE177AD" w14:textId="77777777" w:rsidTr="00825601">
        <w:trPr>
          <w:trHeight w:hRule="exact" w:val="593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31A88F7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k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 acros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C054B69" w14:textId="77777777" w:rsidR="00774D03" w:rsidRPr="00FF5698" w:rsidRDefault="00774D03" w:rsidP="00B47C27">
            <w:pPr>
              <w:pStyle w:val="TableParagraph"/>
              <w:spacing w:before="40"/>
              <w:ind w:left="11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22</w:t>
            </w: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22AF9A0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16" w:right="86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essm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cross st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se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I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1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5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5B739FA" w14:textId="77777777" w:rsidR="00774D03" w:rsidRPr="00FF5698" w:rsidRDefault="00774D03" w:rsidP="00825601">
            <w:pPr>
              <w:pStyle w:val="TableParagraph"/>
              <w:spacing w:before="7" w:line="16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41381745" w14:textId="77777777" w:rsidR="00774D03" w:rsidRPr="00FF5698" w:rsidRDefault="00774D03" w:rsidP="00825601">
            <w:pPr>
              <w:pStyle w:val="TableParagraph"/>
              <w:ind w:left="419" w:right="407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A</w:t>
            </w:r>
          </w:p>
        </w:tc>
      </w:tr>
      <w:tr w:rsidR="00774D03" w:rsidRPr="00FF5698" w14:paraId="26B85BFB" w14:textId="77777777" w:rsidTr="00825601">
        <w:trPr>
          <w:trHeight w:hRule="exact" w:val="594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27B8F7DF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l 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7E09FF8C" w14:textId="77777777" w:rsidR="00774D03" w:rsidRPr="00FF5698" w:rsidRDefault="00774D03" w:rsidP="00B47C27">
            <w:pPr>
              <w:pStyle w:val="TableParagraph"/>
              <w:spacing w:before="40"/>
              <w:ind w:left="11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23</w:t>
            </w: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609DA062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16" w:right="15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l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es,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g.,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 o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u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roup a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es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t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-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[se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1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6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]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  <w:vAlign w:val="center"/>
          </w:tcPr>
          <w:p w14:paraId="1A1EB9A1" w14:textId="77777777" w:rsidR="00774D03" w:rsidRPr="00FF5698" w:rsidRDefault="00774D03" w:rsidP="00825601">
            <w:pPr>
              <w:pStyle w:val="TableParagraph"/>
              <w:spacing w:before="7" w:line="160" w:lineRule="exact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14:paraId="27C409CA" w14:textId="77777777" w:rsidR="00774D03" w:rsidRPr="00FF5698" w:rsidRDefault="00774D03" w:rsidP="00825601">
            <w:pPr>
              <w:pStyle w:val="TableParagraph"/>
              <w:ind w:left="419" w:right="407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A</w:t>
            </w:r>
          </w:p>
        </w:tc>
      </w:tr>
      <w:tr w:rsidR="00774D03" w:rsidRPr="00FF5698" w14:paraId="0244426A" w14:textId="77777777" w:rsidTr="00825601">
        <w:trPr>
          <w:trHeight w:hRule="exact" w:val="336"/>
        </w:trPr>
        <w:tc>
          <w:tcPr>
            <w:tcW w:w="12082" w:type="dxa"/>
            <w:gridSpan w:val="3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09AD7E9C" w14:textId="77777777" w:rsidR="00774D03" w:rsidRPr="00FF5698" w:rsidRDefault="00774D03" w:rsidP="00B47C27">
            <w:pPr>
              <w:pStyle w:val="TableParagraph"/>
              <w:spacing w:before="35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b/>
                <w:bCs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CU</w:t>
            </w:r>
            <w:r w:rsidRPr="00FF5698">
              <w:rPr>
                <w:rFonts w:ascii="Times New Roman" w:hAnsi="Times New Roman"/>
                <w:b/>
                <w:bCs/>
                <w:spacing w:val="-1"/>
                <w:sz w:val="20"/>
                <w:szCs w:val="20"/>
              </w:rPr>
              <w:t>SS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ION</w:t>
            </w:r>
          </w:p>
        </w:tc>
        <w:tc>
          <w:tcPr>
            <w:tcW w:w="1843" w:type="dxa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  <w:vAlign w:val="center"/>
          </w:tcPr>
          <w:p w14:paraId="5FDED2A7" w14:textId="77777777" w:rsidR="00774D03" w:rsidRPr="00FF5698" w:rsidRDefault="00774D03" w:rsidP="0082560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D03" w:rsidRPr="00FF5698" w14:paraId="211088D3" w14:textId="77777777" w:rsidTr="00825601">
        <w:trPr>
          <w:trHeight w:hRule="exact" w:val="1096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FB485A6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9" w:right="305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m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 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e</w:t>
            </w: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B77DA12" w14:textId="77777777" w:rsidR="00774D03" w:rsidRPr="00FF5698" w:rsidRDefault="00774D03" w:rsidP="00B47C27">
            <w:pPr>
              <w:pStyle w:val="TableParagraph"/>
              <w:spacing w:before="40"/>
              <w:ind w:left="11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24</w:t>
            </w: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FF5A7D3" w14:textId="77777777" w:rsidR="00774D03" w:rsidRPr="00FF5698" w:rsidRDefault="00774D03" w:rsidP="00B47C27">
            <w:pPr>
              <w:pStyle w:val="TableParagraph"/>
              <w:spacing w:before="40"/>
              <w:ind w:left="116" w:right="143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m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z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e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the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r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h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 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nce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h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m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co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;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e t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y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 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., 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c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re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s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s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d p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y 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).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1E922F1" w14:textId="77777777" w:rsidR="00774D03" w:rsidRPr="00FF5698" w:rsidRDefault="00774D03" w:rsidP="00825601">
            <w:pPr>
              <w:pStyle w:val="TableParagraph"/>
              <w:spacing w:before="19" w:line="20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47EE6E76" w14:textId="3A21F450" w:rsidR="00774D03" w:rsidRPr="00FF5698" w:rsidRDefault="00825601" w:rsidP="00825601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pacing w:val="-1"/>
                <w:sz w:val="20"/>
                <w:szCs w:val="20"/>
              </w:rPr>
              <w:t>12-15</w:t>
            </w:r>
          </w:p>
        </w:tc>
      </w:tr>
      <w:tr w:rsidR="00774D03" w:rsidRPr="00FF5698" w14:paraId="455CCCC6" w14:textId="77777777" w:rsidTr="00825601">
        <w:trPr>
          <w:trHeight w:hRule="exact" w:val="585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25DC5F8" w14:textId="77777777" w:rsidR="00774D03" w:rsidRPr="00FF5698" w:rsidRDefault="00774D03" w:rsidP="00B47C27">
            <w:pPr>
              <w:pStyle w:val="TableParagraph"/>
              <w:spacing w:before="40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s</w:t>
            </w: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280813A" w14:textId="77777777" w:rsidR="00774D03" w:rsidRPr="00FF5698" w:rsidRDefault="00774D03" w:rsidP="00B47C27">
            <w:pPr>
              <w:pStyle w:val="TableParagraph"/>
              <w:spacing w:before="40"/>
              <w:ind w:left="114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25</w:t>
            </w: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6EA6883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16" w:right="158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cuss l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y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outc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e 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., 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k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 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)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t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-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l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t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9B82648" w14:textId="77777777" w:rsidR="00774D03" w:rsidRPr="00FF5698" w:rsidRDefault="00774D03" w:rsidP="00825601">
            <w:pPr>
              <w:pStyle w:val="TableParagraph"/>
              <w:spacing w:before="2" w:line="16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58A176F0" w14:textId="6AEB8C44" w:rsidR="00774D03" w:rsidRPr="00FF5698" w:rsidRDefault="00825601" w:rsidP="00825601">
            <w:pPr>
              <w:pStyle w:val="TableParagraph"/>
              <w:ind w:left="311" w:firstLineChars="200" w:firstLine="396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>
              <w:rPr>
                <w:rFonts w:ascii="Times New Roman" w:hAnsi="Times New Roman"/>
                <w:spacing w:val="-1"/>
                <w:sz w:val="20"/>
                <w:szCs w:val="20"/>
              </w:rPr>
              <w:t>12-15</w:t>
            </w:r>
          </w:p>
        </w:tc>
      </w:tr>
      <w:tr w:rsidR="001A4919" w:rsidRPr="00FF5698" w14:paraId="40C0CF2E" w14:textId="77777777" w:rsidTr="00825601">
        <w:trPr>
          <w:trHeight w:hRule="exact" w:val="585"/>
        </w:trPr>
        <w:tc>
          <w:tcPr>
            <w:tcW w:w="234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6445964" w14:textId="77777777" w:rsidR="001A4919" w:rsidRPr="00FF5698" w:rsidRDefault="001A4919" w:rsidP="00B47C27">
            <w:pPr>
              <w:pStyle w:val="TableParagraph"/>
              <w:spacing w:before="40"/>
              <w:ind w:left="109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7260376" w14:textId="77777777" w:rsidR="001A4919" w:rsidRPr="00FF5698" w:rsidRDefault="001A4919" w:rsidP="00B47C27">
            <w:pPr>
              <w:pStyle w:val="TableParagraph"/>
              <w:spacing w:before="40"/>
              <w:ind w:left="114"/>
              <w:rPr>
                <w:rFonts w:ascii="Times New Roman" w:hAnsi="Times New Roman"/>
                <w:spacing w:val="-1"/>
                <w:sz w:val="20"/>
                <w:szCs w:val="20"/>
              </w:rPr>
            </w:pPr>
          </w:p>
        </w:tc>
        <w:tc>
          <w:tcPr>
            <w:tcW w:w="90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585F7DD4" w14:textId="01BFF400" w:rsidR="001A4919" w:rsidRPr="00FF5698" w:rsidRDefault="001A4919" w:rsidP="00B47C27">
            <w:pPr>
              <w:pStyle w:val="TableParagraph"/>
              <w:spacing w:before="44" w:line="252" w:lineRule="exact"/>
              <w:ind w:left="116" w:right="158"/>
              <w:rPr>
                <w:rFonts w:ascii="Times New Roman" w:hAnsi="Times New Roman"/>
                <w:spacing w:val="-2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i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ch,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 b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8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26B12E5" w14:textId="77777777" w:rsidR="001A4919" w:rsidRPr="00FF5698" w:rsidRDefault="001A4919" w:rsidP="00B47C27">
            <w:pPr>
              <w:pStyle w:val="TableParagraph"/>
              <w:spacing w:before="2" w:line="160" w:lineRule="exact"/>
              <w:rPr>
                <w:rFonts w:ascii="Times New Roman" w:hAnsi="Times New Roman"/>
                <w:sz w:val="20"/>
                <w:szCs w:val="20"/>
              </w:rPr>
            </w:pPr>
          </w:p>
        </w:tc>
      </w:tr>
    </w:tbl>
    <w:p w14:paraId="14289DE0" w14:textId="77777777" w:rsidR="00774D03" w:rsidRPr="00FF5698" w:rsidRDefault="00774D03" w:rsidP="00774D03">
      <w:pPr>
        <w:rPr>
          <w:rFonts w:ascii="Times New Roman" w:hAnsi="Times New Roman" w:cs="Times New Roman"/>
          <w:sz w:val="20"/>
          <w:szCs w:val="20"/>
        </w:rPr>
        <w:sectPr w:rsidR="00774D03" w:rsidRPr="00FF5698" w:rsidSect="001A4919">
          <w:pgSz w:w="16860" w:h="11912" w:orient="landscape"/>
          <w:pgMar w:top="1220" w:right="1640" w:bottom="1220" w:left="1180" w:header="1195" w:footer="990" w:gutter="0"/>
          <w:cols w:space="720"/>
          <w:docGrid w:linePitch="286"/>
        </w:sectPr>
      </w:pPr>
    </w:p>
    <w:p w14:paraId="290DC437" w14:textId="77777777" w:rsidR="00774D03" w:rsidRPr="00FF5698" w:rsidRDefault="00774D03" w:rsidP="00774D03">
      <w:pPr>
        <w:spacing w:before="4" w:line="240" w:lineRule="exact"/>
        <w:rPr>
          <w:rFonts w:ascii="Times New Roman" w:hAnsi="Times New Roman" w:cs="Times New Roman"/>
          <w:sz w:val="20"/>
          <w:szCs w:val="20"/>
        </w:rPr>
      </w:pPr>
    </w:p>
    <w:tbl>
      <w:tblPr>
        <w:tblW w:w="0" w:type="auto"/>
        <w:tblInd w:w="101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358"/>
        <w:gridCol w:w="668"/>
        <w:gridCol w:w="8676"/>
        <w:gridCol w:w="1721"/>
      </w:tblGrid>
      <w:tr w:rsidR="00774D03" w:rsidRPr="00FF5698" w14:paraId="6AC57303" w14:textId="77777777" w:rsidTr="001A4919">
        <w:trPr>
          <w:trHeight w:hRule="exact" w:val="754"/>
        </w:trPr>
        <w:tc>
          <w:tcPr>
            <w:tcW w:w="2358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67753C3D" w14:textId="77777777" w:rsidR="00774D03" w:rsidRPr="00FF5698" w:rsidRDefault="00774D03" w:rsidP="00B47C27">
            <w:pPr>
              <w:pStyle w:val="TableParagraph"/>
              <w:spacing w:before="40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</w:p>
        </w:tc>
        <w:tc>
          <w:tcPr>
            <w:tcW w:w="668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1794E547" w14:textId="77777777" w:rsidR="00774D03" w:rsidRPr="00FF5698" w:rsidRDefault="00774D03" w:rsidP="00B47C27">
            <w:pPr>
              <w:pStyle w:val="TableParagraph"/>
              <w:spacing w:before="40"/>
              <w:ind w:left="10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26</w:t>
            </w:r>
          </w:p>
        </w:tc>
        <w:tc>
          <w:tcPr>
            <w:tcW w:w="8674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462C8499" w14:textId="77777777" w:rsidR="00774D03" w:rsidRPr="00FF5698" w:rsidRDefault="00774D03" w:rsidP="00B47C27">
            <w:pPr>
              <w:pStyle w:val="TableParagraph"/>
              <w:spacing w:before="44" w:line="252" w:lineRule="exact"/>
              <w:ind w:left="107" w:right="756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o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de a 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>g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al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ta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on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he co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x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c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,</w:t>
            </w:r>
            <w:r w:rsidRPr="00FF5698">
              <w:rPr>
                <w:rFonts w:ascii="Times New Roman" w:hAnsi="Times New Roman"/>
                <w:spacing w:val="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m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at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s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or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ure res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rc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721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single" w:sz="6" w:space="0" w:color="000000"/>
            </w:tcBorders>
          </w:tcPr>
          <w:p w14:paraId="34E7B714" w14:textId="77777777" w:rsidR="00774D03" w:rsidRPr="00FF5698" w:rsidRDefault="00774D03" w:rsidP="00B47C27">
            <w:pPr>
              <w:pStyle w:val="TableParagraph"/>
              <w:spacing w:before="12" w:line="28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38673768" w14:textId="195C7386" w:rsidR="00774D03" w:rsidRPr="00FF5698" w:rsidRDefault="00475155" w:rsidP="00B47C27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1</w:t>
            </w:r>
            <w:r w:rsidR="00825601">
              <w:rPr>
                <w:rFonts w:ascii="Times New Roman" w:hAnsi="Times New Roman"/>
                <w:spacing w:val="-1"/>
                <w:sz w:val="20"/>
                <w:szCs w:val="20"/>
              </w:rPr>
              <w:t>5-16</w:t>
            </w:r>
          </w:p>
        </w:tc>
      </w:tr>
      <w:tr w:rsidR="00774D03" w:rsidRPr="00FF5698" w14:paraId="6DCA5F28" w14:textId="77777777" w:rsidTr="001A4919">
        <w:trPr>
          <w:trHeight w:hRule="exact" w:val="281"/>
        </w:trPr>
        <w:tc>
          <w:tcPr>
            <w:tcW w:w="11702" w:type="dxa"/>
            <w:gridSpan w:val="3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33DA18F3" w14:textId="77777777" w:rsidR="00774D03" w:rsidRPr="00FF5698" w:rsidRDefault="00774D03" w:rsidP="00B47C27">
            <w:pPr>
              <w:pStyle w:val="TableParagraph"/>
              <w:spacing w:before="35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UND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b/>
                <w:bCs/>
                <w:spacing w:val="-2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b/>
                <w:bCs/>
                <w:sz w:val="20"/>
                <w:szCs w:val="20"/>
              </w:rPr>
              <w:t>G</w:t>
            </w:r>
          </w:p>
        </w:tc>
        <w:tc>
          <w:tcPr>
            <w:tcW w:w="1721" w:type="dxa"/>
            <w:tcBorders>
              <w:top w:val="single" w:sz="2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CC"/>
          </w:tcPr>
          <w:p w14:paraId="50FBFA9E" w14:textId="77777777" w:rsidR="00774D03" w:rsidRPr="00FF5698" w:rsidRDefault="00774D03" w:rsidP="00B47C2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74D03" w:rsidRPr="00FF5698" w14:paraId="11165C23" w14:textId="77777777" w:rsidTr="001A4919">
        <w:trPr>
          <w:trHeight w:hRule="exact" w:val="766"/>
        </w:trPr>
        <w:tc>
          <w:tcPr>
            <w:tcW w:w="23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7B1609E" w14:textId="77777777" w:rsidR="00774D03" w:rsidRPr="00FF5698" w:rsidRDefault="00774D03" w:rsidP="00B47C27">
            <w:pPr>
              <w:pStyle w:val="TableParagraph"/>
              <w:spacing w:before="58"/>
              <w:ind w:left="109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u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</w:t>
            </w:r>
          </w:p>
        </w:tc>
        <w:tc>
          <w:tcPr>
            <w:tcW w:w="66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AD45435" w14:textId="77777777" w:rsidR="00774D03" w:rsidRPr="00FF5698" w:rsidRDefault="00774D03" w:rsidP="00B47C27">
            <w:pPr>
              <w:pStyle w:val="TableParagraph"/>
              <w:spacing w:before="58"/>
              <w:ind w:left="107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27</w:t>
            </w:r>
          </w:p>
        </w:tc>
        <w:tc>
          <w:tcPr>
            <w:tcW w:w="86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EAF41AD" w14:textId="77777777" w:rsidR="00774D03" w:rsidRPr="00FF5698" w:rsidRDefault="00774D03" w:rsidP="00B47C27">
            <w:pPr>
              <w:pStyle w:val="TableParagraph"/>
              <w:spacing w:before="59" w:line="239" w:lineRule="auto"/>
              <w:ind w:left="107" w:right="218"/>
              <w:jc w:val="both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scri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b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 sou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 xml:space="preserve">ces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ng for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h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em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pacing w:val="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 other</w:t>
            </w:r>
            <w:r w:rsidRPr="00FF5698">
              <w:rPr>
                <w:rFonts w:ascii="Times New Roman" w:hAnsi="Times New Roman"/>
                <w:spacing w:val="6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t</w:t>
            </w:r>
            <w:r w:rsidRPr="00FF5698">
              <w:rPr>
                <w:rFonts w:ascii="Times New Roman" w:hAnsi="Times New Roman"/>
                <w:spacing w:val="4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(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.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g.,</w:t>
            </w:r>
            <w:r w:rsidRPr="00FF5698">
              <w:rPr>
                <w:rFonts w:ascii="Times New Roman" w:hAnsi="Times New Roman"/>
                <w:spacing w:val="7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p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pacing w:val="5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of</w:t>
            </w:r>
            <w:r w:rsidRPr="00FF5698">
              <w:rPr>
                <w:rFonts w:ascii="Times New Roman" w:hAnsi="Times New Roman"/>
                <w:spacing w:val="8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a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a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)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;</w:t>
            </w:r>
            <w:r w:rsidRPr="00FF5698">
              <w:rPr>
                <w:rFonts w:ascii="Times New Roman" w:hAnsi="Times New Roman"/>
                <w:spacing w:val="6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o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l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5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o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</w:t>
            </w:r>
            <w:r w:rsidRPr="00FF5698">
              <w:rPr>
                <w:rFonts w:ascii="Times New Roman" w:hAnsi="Times New Roman"/>
                <w:spacing w:val="6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u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n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d</w:t>
            </w: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r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</w:t>
            </w:r>
            <w:r w:rsidRPr="00FF5698">
              <w:rPr>
                <w:rFonts w:ascii="Times New Roman" w:hAnsi="Times New Roman"/>
                <w:spacing w:val="5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for</w:t>
            </w:r>
            <w:r w:rsidRPr="00FF5698">
              <w:rPr>
                <w:rFonts w:ascii="Times New Roman" w:hAnsi="Times New Roman"/>
                <w:spacing w:val="3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t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h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 s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y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stemat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c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 xml:space="preserve"> 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re</w:t>
            </w:r>
            <w:r w:rsidRPr="00FF5698">
              <w:rPr>
                <w:rFonts w:ascii="Times New Roman" w:hAnsi="Times New Roman"/>
                <w:spacing w:val="-3"/>
                <w:sz w:val="20"/>
                <w:szCs w:val="20"/>
              </w:rPr>
              <w:t>v</w:t>
            </w:r>
            <w:r w:rsidRPr="00FF5698">
              <w:rPr>
                <w:rFonts w:ascii="Times New Roman" w:hAnsi="Times New Roman"/>
                <w:spacing w:val="-2"/>
                <w:sz w:val="20"/>
                <w:szCs w:val="20"/>
              </w:rPr>
              <w:t>i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e</w:t>
            </w:r>
            <w:r w:rsidRPr="00FF5698">
              <w:rPr>
                <w:rFonts w:ascii="Times New Roman" w:hAnsi="Times New Roman"/>
                <w:spacing w:val="-4"/>
                <w:sz w:val="20"/>
                <w:szCs w:val="20"/>
              </w:rPr>
              <w:t>w</w:t>
            </w:r>
            <w:r w:rsidRPr="00FF5698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17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477948B" w14:textId="77777777" w:rsidR="00774D03" w:rsidRPr="00FF5698" w:rsidRDefault="00774D03" w:rsidP="00B47C27">
            <w:pPr>
              <w:pStyle w:val="TableParagraph"/>
              <w:spacing w:before="1" w:line="11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1A8A545E" w14:textId="77777777" w:rsidR="00774D03" w:rsidRPr="00FF5698" w:rsidRDefault="00774D03" w:rsidP="00B47C27">
            <w:pPr>
              <w:pStyle w:val="TableParagraph"/>
              <w:spacing w:line="200" w:lineRule="exact"/>
              <w:rPr>
                <w:rFonts w:ascii="Times New Roman" w:hAnsi="Times New Roman"/>
                <w:sz w:val="20"/>
                <w:szCs w:val="20"/>
              </w:rPr>
            </w:pPr>
          </w:p>
          <w:p w14:paraId="47D352A5" w14:textId="26BDCB24" w:rsidR="00774D03" w:rsidRPr="00FF5698" w:rsidRDefault="00475155" w:rsidP="00B47C27">
            <w:pPr>
              <w:pStyle w:val="TableParagraph"/>
              <w:ind w:left="448" w:right="438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FF5698">
              <w:rPr>
                <w:rFonts w:ascii="Times New Roman" w:hAnsi="Times New Roman"/>
                <w:spacing w:val="-1"/>
                <w:sz w:val="20"/>
                <w:szCs w:val="20"/>
              </w:rPr>
              <w:t>01</w:t>
            </w:r>
          </w:p>
        </w:tc>
      </w:tr>
    </w:tbl>
    <w:p w14:paraId="21D9562D" w14:textId="77777777" w:rsidR="00774D03" w:rsidRPr="00FF5698" w:rsidRDefault="00774D03" w:rsidP="00774D03">
      <w:pPr>
        <w:spacing w:before="8" w:line="200" w:lineRule="exact"/>
        <w:rPr>
          <w:rFonts w:ascii="Times New Roman" w:hAnsi="Times New Roman" w:cs="Times New Roman"/>
          <w:sz w:val="20"/>
          <w:szCs w:val="20"/>
        </w:rPr>
      </w:pPr>
    </w:p>
    <w:p w14:paraId="666F4451" w14:textId="77777777" w:rsidR="002009E0" w:rsidRPr="00FF5698" w:rsidRDefault="00774D03" w:rsidP="00DD1B15">
      <w:pPr>
        <w:spacing w:before="80"/>
        <w:ind w:left="220" w:right="795"/>
        <w:rPr>
          <w:rFonts w:ascii="Times New Roman" w:hAnsi="Times New Roman" w:cs="Times New Roman"/>
          <w:color w:val="000000"/>
          <w:sz w:val="20"/>
          <w:szCs w:val="20"/>
        </w:rPr>
      </w:pPr>
      <w:r w:rsidRPr="00FF5698">
        <w:rPr>
          <w:rFonts w:ascii="Times New Roman" w:hAnsi="Times New Roman" w:cs="Times New Roman"/>
          <w:i/>
          <w:sz w:val="20"/>
          <w:szCs w:val="20"/>
        </w:rPr>
        <w:t>F</w:t>
      </w:r>
      <w:r w:rsidRPr="00FF5698">
        <w:rPr>
          <w:rFonts w:ascii="Times New Roman" w:hAnsi="Times New Roman" w:cs="Times New Roman"/>
          <w:i/>
          <w:spacing w:val="-1"/>
          <w:sz w:val="20"/>
          <w:szCs w:val="20"/>
        </w:rPr>
        <w:t>ro</w:t>
      </w:r>
      <w:r w:rsidRPr="00FF5698">
        <w:rPr>
          <w:rFonts w:ascii="Times New Roman" w:hAnsi="Times New Roman" w:cs="Times New Roman"/>
          <w:i/>
          <w:spacing w:val="-2"/>
          <w:sz w:val="20"/>
          <w:szCs w:val="20"/>
        </w:rPr>
        <w:t>m</w:t>
      </w:r>
      <w:r w:rsidRPr="00FF5698">
        <w:rPr>
          <w:rFonts w:ascii="Times New Roman" w:hAnsi="Times New Roman" w:cs="Times New Roman"/>
          <w:i/>
          <w:sz w:val="20"/>
          <w:szCs w:val="20"/>
        </w:rPr>
        <w:t>:</w:t>
      </w:r>
      <w:r w:rsidRPr="00FF5698">
        <w:rPr>
          <w:rFonts w:ascii="Times New Roman" w:hAnsi="Times New Roman" w:cs="Times New Roman"/>
          <w:i/>
          <w:spacing w:val="2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M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ohe</w:t>
      </w:r>
      <w:r w:rsidRPr="00FF5698">
        <w:rPr>
          <w:rFonts w:ascii="Times New Roman" w:hAnsi="Times New Roman" w:cs="Times New Roman"/>
          <w:sz w:val="20"/>
          <w:szCs w:val="20"/>
        </w:rPr>
        <w:t xml:space="preserve">r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D</w:t>
      </w:r>
      <w:r w:rsidRPr="00FF5698">
        <w:rPr>
          <w:rFonts w:ascii="Times New Roman" w:hAnsi="Times New Roman" w:cs="Times New Roman"/>
          <w:sz w:val="20"/>
          <w:szCs w:val="20"/>
        </w:rPr>
        <w:t>,</w:t>
      </w:r>
      <w:r w:rsidRPr="00FF5698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L</w:t>
      </w:r>
      <w:r w:rsidRPr="00FF5698">
        <w:rPr>
          <w:rFonts w:ascii="Times New Roman" w:hAnsi="Times New Roman" w:cs="Times New Roman"/>
          <w:sz w:val="20"/>
          <w:szCs w:val="20"/>
        </w:rPr>
        <w:t>ib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era</w:t>
      </w:r>
      <w:r w:rsidRPr="00FF5698">
        <w:rPr>
          <w:rFonts w:ascii="Times New Roman" w:hAnsi="Times New Roman" w:cs="Times New Roman"/>
          <w:sz w:val="20"/>
          <w:szCs w:val="20"/>
        </w:rPr>
        <w:t>ti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 xml:space="preserve"> A</w:t>
      </w:r>
      <w:r w:rsidRPr="00FF5698">
        <w:rPr>
          <w:rFonts w:ascii="Times New Roman" w:hAnsi="Times New Roman" w:cs="Times New Roman"/>
          <w:sz w:val="20"/>
          <w:szCs w:val="20"/>
        </w:rPr>
        <w:t>,</w:t>
      </w:r>
      <w:r w:rsidRPr="00FF5698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z w:val="20"/>
          <w:szCs w:val="20"/>
        </w:rPr>
        <w:t>T</w:t>
      </w:r>
      <w:r w:rsidRPr="00FF5698">
        <w:rPr>
          <w:rFonts w:ascii="Times New Roman" w:hAnsi="Times New Roman" w:cs="Times New Roman"/>
          <w:spacing w:val="-3"/>
          <w:sz w:val="20"/>
          <w:szCs w:val="20"/>
        </w:rPr>
        <w:t>e</w:t>
      </w:r>
      <w:r w:rsidRPr="00FF5698">
        <w:rPr>
          <w:rFonts w:ascii="Times New Roman" w:hAnsi="Times New Roman" w:cs="Times New Roman"/>
          <w:sz w:val="20"/>
          <w:szCs w:val="20"/>
        </w:rPr>
        <w:t>t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z</w:t>
      </w:r>
      <w:r w:rsidRPr="00FF5698">
        <w:rPr>
          <w:rFonts w:ascii="Times New Roman" w:hAnsi="Times New Roman" w:cs="Times New Roman"/>
          <w:sz w:val="20"/>
          <w:szCs w:val="20"/>
        </w:rPr>
        <w:t>laff</w:t>
      </w:r>
      <w:r w:rsidRPr="00FF5698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J</w:t>
      </w:r>
      <w:r w:rsidRPr="00FF5698">
        <w:rPr>
          <w:rFonts w:ascii="Times New Roman" w:hAnsi="Times New Roman" w:cs="Times New Roman"/>
          <w:sz w:val="20"/>
          <w:szCs w:val="20"/>
        </w:rPr>
        <w:t>,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z w:val="20"/>
          <w:szCs w:val="20"/>
        </w:rPr>
        <w:t>Al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t</w:t>
      </w:r>
      <w:r w:rsidRPr="00FF5698">
        <w:rPr>
          <w:rFonts w:ascii="Times New Roman" w:hAnsi="Times New Roman" w:cs="Times New Roman"/>
          <w:sz w:val="20"/>
          <w:szCs w:val="20"/>
        </w:rPr>
        <w:t xml:space="preserve">man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D</w:t>
      </w:r>
      <w:r w:rsidRPr="00FF5698">
        <w:rPr>
          <w:rFonts w:ascii="Times New Roman" w:hAnsi="Times New Roman" w:cs="Times New Roman"/>
          <w:spacing w:val="-3"/>
          <w:sz w:val="20"/>
          <w:szCs w:val="20"/>
        </w:rPr>
        <w:t>G</w:t>
      </w:r>
      <w:r w:rsidRPr="00FF5698">
        <w:rPr>
          <w:rFonts w:ascii="Times New Roman" w:hAnsi="Times New Roman" w:cs="Times New Roman"/>
          <w:sz w:val="20"/>
          <w:szCs w:val="20"/>
        </w:rPr>
        <w:t>,</w:t>
      </w:r>
      <w:r w:rsidRPr="00FF5698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z w:val="20"/>
          <w:szCs w:val="20"/>
        </w:rPr>
        <w:t>The</w:t>
      </w:r>
      <w:r w:rsidRPr="00FF5698">
        <w:rPr>
          <w:rFonts w:ascii="Times New Roman" w:hAnsi="Times New Roman" w:cs="Times New Roman"/>
          <w:spacing w:val="-3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z w:val="20"/>
          <w:szCs w:val="20"/>
        </w:rPr>
        <w:t>P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R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I</w:t>
      </w:r>
      <w:r w:rsidRPr="00FF5698">
        <w:rPr>
          <w:rFonts w:ascii="Times New Roman" w:hAnsi="Times New Roman" w:cs="Times New Roman"/>
          <w:sz w:val="20"/>
          <w:szCs w:val="20"/>
        </w:rPr>
        <w:t>S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M</w:t>
      </w:r>
      <w:r w:rsidRPr="00FF5698">
        <w:rPr>
          <w:rFonts w:ascii="Times New Roman" w:hAnsi="Times New Roman" w:cs="Times New Roman"/>
          <w:sz w:val="20"/>
          <w:szCs w:val="20"/>
        </w:rPr>
        <w:t>A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z w:val="20"/>
          <w:szCs w:val="20"/>
        </w:rPr>
        <w:t>G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r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ou</w:t>
      </w:r>
      <w:r w:rsidRPr="00FF5698">
        <w:rPr>
          <w:rFonts w:ascii="Times New Roman" w:hAnsi="Times New Roman" w:cs="Times New Roman"/>
          <w:sz w:val="20"/>
          <w:szCs w:val="20"/>
        </w:rPr>
        <w:t xml:space="preserve">p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(2009)</w:t>
      </w:r>
      <w:r w:rsidRPr="00FF5698">
        <w:rPr>
          <w:rFonts w:ascii="Times New Roman" w:hAnsi="Times New Roman" w:cs="Times New Roman"/>
          <w:sz w:val="20"/>
          <w:szCs w:val="20"/>
        </w:rPr>
        <w:t>.</w:t>
      </w:r>
      <w:r w:rsidRPr="00FF5698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z w:val="20"/>
          <w:szCs w:val="20"/>
        </w:rPr>
        <w:t>P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re</w:t>
      </w:r>
      <w:r w:rsidRPr="00FF5698">
        <w:rPr>
          <w:rFonts w:ascii="Times New Roman" w:hAnsi="Times New Roman" w:cs="Times New Roman"/>
          <w:sz w:val="20"/>
          <w:szCs w:val="20"/>
        </w:rPr>
        <w:t>f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erre</w:t>
      </w:r>
      <w:r w:rsidRPr="00FF5698">
        <w:rPr>
          <w:rFonts w:ascii="Times New Roman" w:hAnsi="Times New Roman" w:cs="Times New Roman"/>
          <w:sz w:val="20"/>
          <w:szCs w:val="20"/>
        </w:rPr>
        <w:t xml:space="preserve">d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Repor</w:t>
      </w:r>
      <w:r w:rsidRPr="00FF5698">
        <w:rPr>
          <w:rFonts w:ascii="Times New Roman" w:hAnsi="Times New Roman" w:cs="Times New Roman"/>
          <w:sz w:val="20"/>
          <w:szCs w:val="20"/>
        </w:rPr>
        <w:t>ting</w:t>
      </w:r>
      <w:r w:rsidRPr="00FF5698">
        <w:rPr>
          <w:rFonts w:ascii="Times New Roman" w:hAnsi="Times New Roman" w:cs="Times New Roman"/>
          <w:spacing w:val="-3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I</w:t>
      </w:r>
      <w:r w:rsidRPr="00FF5698">
        <w:rPr>
          <w:rFonts w:ascii="Times New Roman" w:hAnsi="Times New Roman" w:cs="Times New Roman"/>
          <w:sz w:val="20"/>
          <w:szCs w:val="20"/>
        </w:rPr>
        <w:t>t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e</w:t>
      </w:r>
      <w:r w:rsidRPr="00FF5698">
        <w:rPr>
          <w:rFonts w:ascii="Times New Roman" w:hAnsi="Times New Roman" w:cs="Times New Roman"/>
          <w:sz w:val="20"/>
          <w:szCs w:val="20"/>
        </w:rPr>
        <w:t>ms f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o</w:t>
      </w:r>
      <w:r w:rsidRPr="00FF5698">
        <w:rPr>
          <w:rFonts w:ascii="Times New Roman" w:hAnsi="Times New Roman" w:cs="Times New Roman"/>
          <w:sz w:val="20"/>
          <w:szCs w:val="20"/>
        </w:rPr>
        <w:t>r S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y</w:t>
      </w:r>
      <w:r w:rsidRPr="00FF5698">
        <w:rPr>
          <w:rFonts w:ascii="Times New Roman" w:hAnsi="Times New Roman" w:cs="Times New Roman"/>
          <w:sz w:val="20"/>
          <w:szCs w:val="20"/>
        </w:rPr>
        <w:t>st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e</w:t>
      </w:r>
      <w:r w:rsidRPr="00FF5698">
        <w:rPr>
          <w:rFonts w:ascii="Times New Roman" w:hAnsi="Times New Roman" w:cs="Times New Roman"/>
          <w:spacing w:val="2"/>
          <w:sz w:val="20"/>
          <w:szCs w:val="20"/>
        </w:rPr>
        <w:t>m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a</w:t>
      </w:r>
      <w:r w:rsidRPr="00FF5698">
        <w:rPr>
          <w:rFonts w:ascii="Times New Roman" w:hAnsi="Times New Roman" w:cs="Times New Roman"/>
          <w:sz w:val="20"/>
          <w:szCs w:val="20"/>
        </w:rPr>
        <w:t>t</w:t>
      </w:r>
      <w:r w:rsidRPr="00FF5698">
        <w:rPr>
          <w:rFonts w:ascii="Times New Roman" w:hAnsi="Times New Roman" w:cs="Times New Roman"/>
          <w:spacing w:val="-3"/>
          <w:sz w:val="20"/>
          <w:szCs w:val="20"/>
        </w:rPr>
        <w:t>i</w:t>
      </w:r>
      <w:r w:rsidRPr="00FF5698">
        <w:rPr>
          <w:rFonts w:ascii="Times New Roman" w:hAnsi="Times New Roman" w:cs="Times New Roman"/>
          <w:sz w:val="20"/>
          <w:szCs w:val="20"/>
        </w:rPr>
        <w:t xml:space="preserve">c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Re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v</w:t>
      </w:r>
      <w:r w:rsidRPr="00FF5698">
        <w:rPr>
          <w:rFonts w:ascii="Times New Roman" w:hAnsi="Times New Roman" w:cs="Times New Roman"/>
          <w:sz w:val="20"/>
          <w:szCs w:val="20"/>
        </w:rPr>
        <w:t>i</w:t>
      </w:r>
      <w:r w:rsidRPr="00FF5698">
        <w:rPr>
          <w:rFonts w:ascii="Times New Roman" w:hAnsi="Times New Roman" w:cs="Times New Roman"/>
          <w:spacing w:val="1"/>
          <w:sz w:val="20"/>
          <w:szCs w:val="20"/>
        </w:rPr>
        <w:t>e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w</w:t>
      </w:r>
      <w:r w:rsidRPr="00FF5698">
        <w:rPr>
          <w:rFonts w:ascii="Times New Roman" w:hAnsi="Times New Roman" w:cs="Times New Roman"/>
          <w:sz w:val="20"/>
          <w:szCs w:val="20"/>
        </w:rPr>
        <w:t>s</w:t>
      </w:r>
      <w:r w:rsidRPr="00FF5698">
        <w:rPr>
          <w:rFonts w:ascii="Times New Roman" w:hAnsi="Times New Roman" w:cs="Times New Roman"/>
          <w:spacing w:val="2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an</w:t>
      </w:r>
      <w:r w:rsidRPr="00FF5698">
        <w:rPr>
          <w:rFonts w:ascii="Times New Roman" w:hAnsi="Times New Roman" w:cs="Times New Roman"/>
          <w:sz w:val="20"/>
          <w:szCs w:val="20"/>
        </w:rPr>
        <w:t xml:space="preserve">d 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M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e</w:t>
      </w:r>
      <w:r w:rsidRPr="00FF5698">
        <w:rPr>
          <w:rFonts w:ascii="Times New Roman" w:hAnsi="Times New Roman" w:cs="Times New Roman"/>
          <w:sz w:val="20"/>
          <w:szCs w:val="20"/>
        </w:rPr>
        <w:t>ta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-</w:t>
      </w:r>
      <w:r w:rsidRPr="00FF5698">
        <w:rPr>
          <w:rFonts w:ascii="Times New Roman" w:hAnsi="Times New Roman" w:cs="Times New Roman"/>
          <w:sz w:val="20"/>
          <w:szCs w:val="20"/>
        </w:rPr>
        <w:t>A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na</w:t>
      </w:r>
      <w:r w:rsidRPr="00FF5698">
        <w:rPr>
          <w:rFonts w:ascii="Times New Roman" w:hAnsi="Times New Roman" w:cs="Times New Roman"/>
          <w:sz w:val="20"/>
          <w:szCs w:val="20"/>
        </w:rPr>
        <w:t>l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y</w:t>
      </w:r>
      <w:r w:rsidRPr="00FF5698">
        <w:rPr>
          <w:rFonts w:ascii="Times New Roman" w:hAnsi="Times New Roman" w:cs="Times New Roman"/>
          <w:sz w:val="20"/>
          <w:szCs w:val="20"/>
        </w:rPr>
        <w:t>s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e</w:t>
      </w:r>
      <w:r w:rsidRPr="00FF5698">
        <w:rPr>
          <w:rFonts w:ascii="Times New Roman" w:hAnsi="Times New Roman" w:cs="Times New Roman"/>
          <w:sz w:val="20"/>
          <w:szCs w:val="20"/>
        </w:rPr>
        <w:t>s: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z w:val="20"/>
          <w:szCs w:val="20"/>
        </w:rPr>
        <w:t>The</w:t>
      </w:r>
      <w:r w:rsidRPr="00FF5698">
        <w:rPr>
          <w:rFonts w:ascii="Times New Roman" w:hAnsi="Times New Roman" w:cs="Times New Roman"/>
          <w:spacing w:val="-3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z w:val="20"/>
          <w:szCs w:val="20"/>
        </w:rPr>
        <w:t>P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R</w:t>
      </w:r>
      <w:r w:rsidRPr="00FF5698">
        <w:rPr>
          <w:rFonts w:ascii="Times New Roman" w:hAnsi="Times New Roman" w:cs="Times New Roman"/>
          <w:sz w:val="20"/>
          <w:szCs w:val="20"/>
        </w:rPr>
        <w:t>IS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M</w:t>
      </w:r>
      <w:r w:rsidRPr="00FF5698">
        <w:rPr>
          <w:rFonts w:ascii="Times New Roman" w:hAnsi="Times New Roman" w:cs="Times New Roman"/>
          <w:sz w:val="20"/>
          <w:szCs w:val="20"/>
        </w:rPr>
        <w:t>A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S</w:t>
      </w:r>
      <w:r w:rsidRPr="00FF5698">
        <w:rPr>
          <w:rFonts w:ascii="Times New Roman" w:hAnsi="Times New Roman" w:cs="Times New Roman"/>
          <w:sz w:val="20"/>
          <w:szCs w:val="20"/>
        </w:rPr>
        <w:t>t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a</w:t>
      </w:r>
      <w:r w:rsidRPr="00FF5698">
        <w:rPr>
          <w:rFonts w:ascii="Times New Roman" w:hAnsi="Times New Roman" w:cs="Times New Roman"/>
          <w:sz w:val="20"/>
          <w:szCs w:val="20"/>
        </w:rPr>
        <w:t>t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e</w:t>
      </w:r>
      <w:r w:rsidRPr="00FF5698">
        <w:rPr>
          <w:rFonts w:ascii="Times New Roman" w:hAnsi="Times New Roman" w:cs="Times New Roman"/>
          <w:sz w:val="20"/>
          <w:szCs w:val="20"/>
        </w:rPr>
        <w:t>me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n</w:t>
      </w:r>
      <w:r w:rsidRPr="00FF5698">
        <w:rPr>
          <w:rFonts w:ascii="Times New Roman" w:hAnsi="Times New Roman" w:cs="Times New Roman"/>
          <w:sz w:val="20"/>
          <w:szCs w:val="20"/>
        </w:rPr>
        <w:t>t.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z w:val="20"/>
          <w:szCs w:val="20"/>
        </w:rPr>
        <w:t>P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L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o</w:t>
      </w:r>
      <w:r w:rsidRPr="00FF5698">
        <w:rPr>
          <w:rFonts w:ascii="Times New Roman" w:hAnsi="Times New Roman" w:cs="Times New Roman"/>
          <w:sz w:val="20"/>
          <w:szCs w:val="20"/>
        </w:rPr>
        <w:t>S</w:t>
      </w:r>
      <w:r w:rsidRPr="00FF5698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M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e</w:t>
      </w:r>
      <w:r w:rsidRPr="00FF5698">
        <w:rPr>
          <w:rFonts w:ascii="Times New Roman" w:hAnsi="Times New Roman" w:cs="Times New Roman"/>
          <w:sz w:val="20"/>
          <w:szCs w:val="20"/>
        </w:rPr>
        <w:t xml:space="preserve">d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6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(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7)</w:t>
      </w:r>
      <w:r w:rsidRPr="00FF5698">
        <w:rPr>
          <w:rFonts w:ascii="Times New Roman" w:hAnsi="Times New Roman" w:cs="Times New Roman"/>
          <w:sz w:val="20"/>
          <w:szCs w:val="20"/>
        </w:rPr>
        <w:t>:</w:t>
      </w:r>
      <w:r w:rsidRPr="00FF5698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e1000097</w:t>
      </w:r>
      <w:r w:rsidRPr="00FF5698">
        <w:rPr>
          <w:rFonts w:ascii="Times New Roman" w:hAnsi="Times New Roman" w:cs="Times New Roman"/>
          <w:sz w:val="20"/>
          <w:szCs w:val="20"/>
        </w:rPr>
        <w:t>.</w:t>
      </w:r>
      <w:r w:rsidRPr="00FF5698">
        <w:rPr>
          <w:rFonts w:ascii="Times New Roman" w:hAnsi="Times New Roman" w:cs="Times New Roman"/>
          <w:spacing w:val="1"/>
          <w:sz w:val="20"/>
          <w:szCs w:val="20"/>
        </w:rPr>
        <w:t xml:space="preserve"> 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do</w:t>
      </w:r>
      <w:r w:rsidRPr="00FF5698">
        <w:rPr>
          <w:rFonts w:ascii="Times New Roman" w:hAnsi="Times New Roman" w:cs="Times New Roman"/>
          <w:sz w:val="20"/>
          <w:szCs w:val="20"/>
        </w:rPr>
        <w:t>i: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1</w:t>
      </w:r>
      <w:r w:rsidRPr="00FF5698">
        <w:rPr>
          <w:rFonts w:ascii="Times New Roman" w:hAnsi="Times New Roman" w:cs="Times New Roman"/>
          <w:spacing w:val="-4"/>
          <w:sz w:val="20"/>
          <w:szCs w:val="20"/>
        </w:rPr>
        <w:t>0</w:t>
      </w:r>
      <w:r w:rsidRPr="00FF5698">
        <w:rPr>
          <w:rFonts w:ascii="Times New Roman" w:hAnsi="Times New Roman" w:cs="Times New Roman"/>
          <w:sz w:val="20"/>
          <w:szCs w:val="20"/>
        </w:rPr>
        <w:t>.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1371</w:t>
      </w:r>
      <w:r w:rsidRPr="00FF5698">
        <w:rPr>
          <w:rFonts w:ascii="Times New Roman" w:hAnsi="Times New Roman" w:cs="Times New Roman"/>
          <w:sz w:val="20"/>
          <w:szCs w:val="20"/>
        </w:rPr>
        <w:t>/jo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urna</w:t>
      </w:r>
      <w:r w:rsidRPr="00FF5698">
        <w:rPr>
          <w:rFonts w:ascii="Times New Roman" w:hAnsi="Times New Roman" w:cs="Times New Roman"/>
          <w:sz w:val="20"/>
          <w:szCs w:val="20"/>
        </w:rPr>
        <w:t>l</w:t>
      </w:r>
      <w:r w:rsidRPr="00FF5698">
        <w:rPr>
          <w:rFonts w:ascii="Times New Roman" w:hAnsi="Times New Roman" w:cs="Times New Roman"/>
          <w:spacing w:val="-2"/>
          <w:sz w:val="20"/>
          <w:szCs w:val="20"/>
        </w:rPr>
        <w:t>.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p</w:t>
      </w:r>
      <w:r w:rsidRPr="00FF5698">
        <w:rPr>
          <w:rFonts w:ascii="Times New Roman" w:hAnsi="Times New Roman" w:cs="Times New Roman"/>
          <w:spacing w:val="2"/>
          <w:sz w:val="20"/>
          <w:szCs w:val="20"/>
        </w:rPr>
        <w:t>m</w:t>
      </w:r>
      <w:r w:rsidRPr="00FF5698">
        <w:rPr>
          <w:rFonts w:ascii="Times New Roman" w:hAnsi="Times New Roman" w:cs="Times New Roman"/>
          <w:spacing w:val="-1"/>
          <w:sz w:val="20"/>
          <w:szCs w:val="20"/>
        </w:rPr>
        <w:t>ed100009</w:t>
      </w:r>
      <w:r w:rsidRPr="00FF5698">
        <w:rPr>
          <w:rFonts w:ascii="Times New Roman" w:hAnsi="Times New Roman" w:cs="Times New Roman"/>
          <w:sz w:val="20"/>
          <w:szCs w:val="20"/>
        </w:rPr>
        <w:t>7</w:t>
      </w:r>
      <w:r w:rsidRPr="00FF5698">
        <w:rPr>
          <w:rFonts w:ascii="Times New Roman" w:hAnsi="Times New Roman" w:cs="Times New Roman"/>
          <w:color w:val="333399"/>
          <w:sz w:val="20"/>
          <w:szCs w:val="20"/>
        </w:rPr>
        <w:t xml:space="preserve">r </w:t>
      </w:r>
      <w:r w:rsidRPr="00FF5698">
        <w:rPr>
          <w:rFonts w:ascii="Times New Roman" w:hAnsi="Times New Roman" w:cs="Times New Roman"/>
          <w:color w:val="333399"/>
          <w:spacing w:val="1"/>
          <w:sz w:val="20"/>
          <w:szCs w:val="20"/>
        </w:rPr>
        <w:t>m</w:t>
      </w:r>
      <w:r w:rsidRPr="00FF5698">
        <w:rPr>
          <w:rFonts w:ascii="Times New Roman" w:hAnsi="Times New Roman" w:cs="Times New Roman"/>
          <w:color w:val="333399"/>
          <w:sz w:val="20"/>
          <w:szCs w:val="20"/>
        </w:rPr>
        <w:t>o</w:t>
      </w:r>
      <w:r w:rsidRPr="00FF5698">
        <w:rPr>
          <w:rFonts w:ascii="Times New Roman" w:hAnsi="Times New Roman" w:cs="Times New Roman"/>
          <w:color w:val="333399"/>
          <w:spacing w:val="-3"/>
          <w:sz w:val="20"/>
          <w:szCs w:val="20"/>
        </w:rPr>
        <w:t>r</w:t>
      </w:r>
      <w:r w:rsidRPr="00FF5698">
        <w:rPr>
          <w:rFonts w:ascii="Times New Roman" w:hAnsi="Times New Roman" w:cs="Times New Roman"/>
          <w:color w:val="333399"/>
          <w:sz w:val="20"/>
          <w:szCs w:val="20"/>
        </w:rPr>
        <w:t xml:space="preserve">e </w:t>
      </w:r>
      <w:r w:rsidRPr="00FF5698">
        <w:rPr>
          <w:rFonts w:ascii="Times New Roman" w:hAnsi="Times New Roman" w:cs="Times New Roman"/>
          <w:color w:val="333399"/>
          <w:spacing w:val="-2"/>
          <w:sz w:val="20"/>
          <w:szCs w:val="20"/>
        </w:rPr>
        <w:t>i</w:t>
      </w:r>
      <w:r w:rsidRPr="00FF5698">
        <w:rPr>
          <w:rFonts w:ascii="Times New Roman" w:hAnsi="Times New Roman" w:cs="Times New Roman"/>
          <w:color w:val="333399"/>
          <w:sz w:val="20"/>
          <w:szCs w:val="20"/>
        </w:rPr>
        <w:t>nfo</w:t>
      </w:r>
      <w:r w:rsidRPr="00FF5698">
        <w:rPr>
          <w:rFonts w:ascii="Times New Roman" w:hAnsi="Times New Roman" w:cs="Times New Roman"/>
          <w:color w:val="333399"/>
          <w:spacing w:val="-3"/>
          <w:sz w:val="20"/>
          <w:szCs w:val="20"/>
        </w:rPr>
        <w:t>r</w:t>
      </w:r>
      <w:r w:rsidRPr="00FF5698">
        <w:rPr>
          <w:rFonts w:ascii="Times New Roman" w:hAnsi="Times New Roman" w:cs="Times New Roman"/>
          <w:color w:val="333399"/>
          <w:spacing w:val="1"/>
          <w:sz w:val="20"/>
          <w:szCs w:val="20"/>
        </w:rPr>
        <w:t>m</w:t>
      </w:r>
      <w:r w:rsidRPr="00FF5698">
        <w:rPr>
          <w:rFonts w:ascii="Times New Roman" w:hAnsi="Times New Roman" w:cs="Times New Roman"/>
          <w:color w:val="333399"/>
          <w:sz w:val="20"/>
          <w:szCs w:val="20"/>
        </w:rPr>
        <w:t>at</w:t>
      </w:r>
      <w:r w:rsidRPr="00FF5698">
        <w:rPr>
          <w:rFonts w:ascii="Times New Roman" w:hAnsi="Times New Roman" w:cs="Times New Roman"/>
          <w:color w:val="333399"/>
          <w:spacing w:val="-2"/>
          <w:sz w:val="20"/>
          <w:szCs w:val="20"/>
        </w:rPr>
        <w:t>i</w:t>
      </w:r>
      <w:r w:rsidRPr="00FF5698">
        <w:rPr>
          <w:rFonts w:ascii="Times New Roman" w:hAnsi="Times New Roman" w:cs="Times New Roman"/>
          <w:color w:val="333399"/>
          <w:sz w:val="20"/>
          <w:szCs w:val="20"/>
        </w:rPr>
        <w:t xml:space="preserve">on, </w:t>
      </w:r>
      <w:r w:rsidRPr="00FF5698">
        <w:rPr>
          <w:rFonts w:ascii="Times New Roman" w:hAnsi="Times New Roman" w:cs="Times New Roman"/>
          <w:color w:val="333399"/>
          <w:spacing w:val="-2"/>
          <w:sz w:val="20"/>
          <w:szCs w:val="20"/>
        </w:rPr>
        <w:t>vi</w:t>
      </w:r>
      <w:r w:rsidRPr="00FF5698">
        <w:rPr>
          <w:rFonts w:ascii="Times New Roman" w:hAnsi="Times New Roman" w:cs="Times New Roman"/>
          <w:color w:val="333399"/>
          <w:spacing w:val="1"/>
          <w:sz w:val="20"/>
          <w:szCs w:val="20"/>
        </w:rPr>
        <w:t>s</w:t>
      </w:r>
      <w:r w:rsidRPr="00FF5698">
        <w:rPr>
          <w:rFonts w:ascii="Times New Roman" w:hAnsi="Times New Roman" w:cs="Times New Roman"/>
          <w:color w:val="333399"/>
          <w:sz w:val="20"/>
          <w:szCs w:val="20"/>
        </w:rPr>
        <w:t>it:</w:t>
      </w:r>
      <w:r w:rsidRPr="00FF5698">
        <w:rPr>
          <w:rFonts w:ascii="Times New Roman" w:hAnsi="Times New Roman" w:cs="Times New Roman"/>
          <w:color w:val="333399"/>
          <w:spacing w:val="1"/>
          <w:sz w:val="20"/>
          <w:szCs w:val="20"/>
        </w:rPr>
        <w:t xml:space="preserve"> </w:t>
      </w:r>
      <w:hyperlink r:id="rId8">
        <w:r w:rsidRPr="00FF5698">
          <w:rPr>
            <w:rFonts w:ascii="Times New Roman" w:hAnsi="Times New Roman" w:cs="Times New Roman"/>
            <w:b/>
            <w:bCs/>
            <w:color w:val="0061FF"/>
            <w:spacing w:val="-1"/>
            <w:sz w:val="20"/>
            <w:szCs w:val="20"/>
            <w:u w:val="thick" w:color="0061FF"/>
          </w:rPr>
          <w:t>w</w:t>
        </w:r>
        <w:r w:rsidRPr="00FF5698">
          <w:rPr>
            <w:rFonts w:ascii="Times New Roman" w:hAnsi="Times New Roman" w:cs="Times New Roman"/>
            <w:b/>
            <w:bCs/>
            <w:color w:val="0061FF"/>
            <w:spacing w:val="1"/>
            <w:sz w:val="20"/>
            <w:szCs w:val="20"/>
            <w:u w:val="thick" w:color="0061FF"/>
          </w:rPr>
          <w:t>ww</w:t>
        </w:r>
        <w:r w:rsidRPr="00FF5698">
          <w:rPr>
            <w:rFonts w:ascii="Times New Roman" w:hAnsi="Times New Roman" w:cs="Times New Roman"/>
            <w:b/>
            <w:bCs/>
            <w:color w:val="0061FF"/>
            <w:spacing w:val="-2"/>
            <w:sz w:val="20"/>
            <w:szCs w:val="20"/>
            <w:u w:val="thick" w:color="0061FF"/>
          </w:rPr>
          <w:t>.</w:t>
        </w:r>
        <w:r w:rsidRPr="00FF5698">
          <w:rPr>
            <w:rFonts w:ascii="Times New Roman" w:hAnsi="Times New Roman" w:cs="Times New Roman"/>
            <w:b/>
            <w:bCs/>
            <w:color w:val="0061FF"/>
            <w:sz w:val="20"/>
            <w:szCs w:val="20"/>
            <w:u w:val="thick" w:color="0061FF"/>
          </w:rPr>
          <w:t>pris</w:t>
        </w:r>
        <w:r w:rsidRPr="00FF5698">
          <w:rPr>
            <w:rFonts w:ascii="Times New Roman" w:hAnsi="Times New Roman" w:cs="Times New Roman"/>
            <w:b/>
            <w:bCs/>
            <w:color w:val="0061FF"/>
            <w:spacing w:val="-2"/>
            <w:sz w:val="20"/>
            <w:szCs w:val="20"/>
            <w:u w:val="thick" w:color="0061FF"/>
          </w:rPr>
          <w:t>m</w:t>
        </w:r>
        <w:r w:rsidRPr="00FF5698">
          <w:rPr>
            <w:rFonts w:ascii="Times New Roman" w:hAnsi="Times New Roman" w:cs="Times New Roman"/>
            <w:b/>
            <w:bCs/>
            <w:color w:val="0061FF"/>
            <w:spacing w:val="1"/>
            <w:sz w:val="20"/>
            <w:szCs w:val="20"/>
            <w:u w:val="thick" w:color="0061FF"/>
          </w:rPr>
          <w:t>a</w:t>
        </w:r>
        <w:r w:rsidRPr="00FF5698">
          <w:rPr>
            <w:rFonts w:ascii="Times New Roman" w:hAnsi="Times New Roman" w:cs="Times New Roman"/>
            <w:b/>
            <w:bCs/>
            <w:color w:val="0061FF"/>
            <w:sz w:val="20"/>
            <w:szCs w:val="20"/>
            <w:u w:val="thick" w:color="0061FF"/>
          </w:rPr>
          <w:t>-stat</w:t>
        </w:r>
        <w:r w:rsidRPr="00FF5698">
          <w:rPr>
            <w:rFonts w:ascii="Times New Roman" w:hAnsi="Times New Roman" w:cs="Times New Roman"/>
            <w:b/>
            <w:bCs/>
            <w:color w:val="0061FF"/>
            <w:spacing w:val="-2"/>
            <w:sz w:val="20"/>
            <w:szCs w:val="20"/>
            <w:u w:val="thick" w:color="0061FF"/>
          </w:rPr>
          <w:t>e</w:t>
        </w:r>
        <w:r w:rsidRPr="00FF5698">
          <w:rPr>
            <w:rFonts w:ascii="Times New Roman" w:hAnsi="Times New Roman" w:cs="Times New Roman"/>
            <w:b/>
            <w:bCs/>
            <w:color w:val="0061FF"/>
            <w:sz w:val="20"/>
            <w:szCs w:val="20"/>
            <w:u w:val="thick" w:color="0061FF"/>
          </w:rPr>
          <w:t>ment</w:t>
        </w:r>
        <w:r w:rsidRPr="00FF5698">
          <w:rPr>
            <w:rFonts w:ascii="Times New Roman" w:hAnsi="Times New Roman" w:cs="Times New Roman"/>
            <w:b/>
            <w:bCs/>
            <w:color w:val="0061FF"/>
            <w:spacing w:val="-2"/>
            <w:sz w:val="20"/>
            <w:szCs w:val="20"/>
            <w:u w:val="thick" w:color="0061FF"/>
          </w:rPr>
          <w:t>.</w:t>
        </w:r>
        <w:r w:rsidRPr="00FF5698">
          <w:rPr>
            <w:rFonts w:ascii="Times New Roman" w:hAnsi="Times New Roman" w:cs="Times New Roman"/>
            <w:b/>
            <w:bCs/>
            <w:color w:val="0061FF"/>
            <w:sz w:val="20"/>
            <w:szCs w:val="20"/>
            <w:u w:val="thick" w:color="0061FF"/>
          </w:rPr>
          <w:t>or</w:t>
        </w:r>
        <w:r w:rsidRPr="00FF5698">
          <w:rPr>
            <w:rFonts w:ascii="Times New Roman" w:hAnsi="Times New Roman" w:cs="Times New Roman"/>
            <w:b/>
            <w:bCs/>
            <w:color w:val="0061FF"/>
            <w:spacing w:val="1"/>
            <w:sz w:val="20"/>
            <w:szCs w:val="20"/>
            <w:u w:val="thick" w:color="0061FF"/>
          </w:rPr>
          <w:t>g</w:t>
        </w:r>
        <w:r w:rsidRPr="00FF5698">
          <w:rPr>
            <w:rFonts w:ascii="Times New Roman" w:hAnsi="Times New Roman" w:cs="Times New Roman"/>
            <w:color w:val="000000"/>
            <w:sz w:val="20"/>
            <w:szCs w:val="20"/>
          </w:rPr>
          <w:t>.</w:t>
        </w:r>
      </w:hyperlink>
    </w:p>
    <w:p w14:paraId="7BEF59D5" w14:textId="77777777" w:rsidR="00DD1B15" w:rsidRPr="00FF5698" w:rsidRDefault="00DD1B15" w:rsidP="00DD1B15">
      <w:pPr>
        <w:spacing w:before="80"/>
        <w:ind w:left="220" w:right="795"/>
        <w:rPr>
          <w:rFonts w:ascii="Times New Roman" w:hAnsi="Times New Roman" w:cs="Times New Roman"/>
          <w:color w:val="000000"/>
          <w:sz w:val="20"/>
          <w:szCs w:val="20"/>
        </w:rPr>
      </w:pPr>
    </w:p>
    <w:p w14:paraId="494FB615" w14:textId="559CD049" w:rsidR="00DD1B15" w:rsidRPr="00FF5698" w:rsidRDefault="00DD1B15" w:rsidP="00DD1B15">
      <w:pPr>
        <w:spacing w:before="80"/>
        <w:ind w:left="220" w:right="795"/>
        <w:rPr>
          <w:rFonts w:ascii="Times New Roman" w:hAnsi="Times New Roman" w:cs="Times New Roman"/>
          <w:sz w:val="20"/>
          <w:szCs w:val="20"/>
        </w:rPr>
        <w:sectPr w:rsidR="00DD1B15" w:rsidRPr="00FF5698" w:rsidSect="00B13742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tbl>
      <w:tblPr>
        <w:tblpPr w:leftFromText="180" w:rightFromText="180" w:vertAnchor="page" w:horzAnchor="margin" w:tblpXSpec="center" w:tblpY="2161"/>
        <w:tblW w:w="13150" w:type="dxa"/>
        <w:tblLayout w:type="fixed"/>
        <w:tblLook w:val="04A0" w:firstRow="1" w:lastRow="0" w:firstColumn="1" w:lastColumn="0" w:noHBand="0" w:noVBand="1"/>
      </w:tblPr>
      <w:tblGrid>
        <w:gridCol w:w="2178"/>
        <w:gridCol w:w="813"/>
        <w:gridCol w:w="538"/>
        <w:gridCol w:w="573"/>
        <w:gridCol w:w="722"/>
        <w:gridCol w:w="480"/>
        <w:gridCol w:w="569"/>
        <w:gridCol w:w="516"/>
        <w:gridCol w:w="481"/>
        <w:gridCol w:w="481"/>
        <w:gridCol w:w="602"/>
        <w:gridCol w:w="486"/>
        <w:gridCol w:w="481"/>
        <w:gridCol w:w="481"/>
        <w:gridCol w:w="481"/>
        <w:gridCol w:w="481"/>
        <w:gridCol w:w="600"/>
        <w:gridCol w:w="481"/>
        <w:gridCol w:w="481"/>
        <w:gridCol w:w="602"/>
        <w:gridCol w:w="602"/>
        <w:gridCol w:w="21"/>
      </w:tblGrid>
      <w:tr w:rsidR="00B13742" w:rsidRPr="00FF5698" w14:paraId="0F017BE5" w14:textId="77777777" w:rsidTr="00FF5698">
        <w:trPr>
          <w:trHeight w:val="489"/>
        </w:trPr>
        <w:tc>
          <w:tcPr>
            <w:tcW w:w="13150" w:type="dxa"/>
            <w:gridSpan w:val="22"/>
            <w:tcBorders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14:paraId="08325C09" w14:textId="3F728A94" w:rsidR="00B13742" w:rsidRPr="00FF5698" w:rsidRDefault="00C60B2E" w:rsidP="00C60B2E">
            <w:pPr>
              <w:widowControl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lastRenderedPageBreak/>
              <w:t xml:space="preserve">Supplementary </w:t>
            </w:r>
            <w:r w:rsidR="00B13742" w:rsidRPr="00FF5698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>Table</w:t>
            </w:r>
            <w:r w:rsidRPr="00FF5698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 2.</w:t>
            </w:r>
            <w:r w:rsidR="00B13742" w:rsidRPr="00FF5698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  </w:t>
            </w:r>
            <w:r w:rsidR="00441984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Quality assessment of the prediction models based on </w:t>
            </w:r>
            <w:r w:rsidR="00B13742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Prediction model Risk of Bias Assessment Tool (PROBAST)</w:t>
            </w:r>
          </w:p>
        </w:tc>
      </w:tr>
      <w:tr w:rsidR="002009E0" w:rsidRPr="00FF5698" w14:paraId="297144BB" w14:textId="77777777" w:rsidTr="00FF5698">
        <w:trPr>
          <w:trHeight w:val="489"/>
        </w:trPr>
        <w:tc>
          <w:tcPr>
            <w:tcW w:w="217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94DAD3C" w14:textId="77777777" w:rsidR="002009E0" w:rsidRPr="00FF5698" w:rsidRDefault="002009E0" w:rsidP="0006195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Models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E2EFDA"/>
            <w:noWrap/>
            <w:vAlign w:val="center"/>
            <w:hideMark/>
          </w:tcPr>
          <w:p w14:paraId="43FBA0FA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Domain 1: Participant</w:t>
            </w:r>
          </w:p>
        </w:tc>
        <w:tc>
          <w:tcPr>
            <w:tcW w:w="177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4154A24" w14:textId="77777777" w:rsidR="00B13742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 xml:space="preserve">Domain 2: </w:t>
            </w:r>
          </w:p>
          <w:p w14:paraId="275B69EB" w14:textId="2F1E2F9C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Predictors</w:t>
            </w:r>
          </w:p>
        </w:tc>
        <w:tc>
          <w:tcPr>
            <w:tcW w:w="3135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CE4D6"/>
            <w:noWrap/>
            <w:vAlign w:val="center"/>
            <w:hideMark/>
          </w:tcPr>
          <w:p w14:paraId="762482A5" w14:textId="77777777" w:rsidR="00B13742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 xml:space="preserve">Domain 3: </w:t>
            </w:r>
          </w:p>
          <w:p w14:paraId="78FB20B4" w14:textId="2FCA1215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Outcome</w:t>
            </w:r>
          </w:p>
        </w:tc>
        <w:tc>
          <w:tcPr>
            <w:tcW w:w="4711" w:type="dxa"/>
            <w:gridSpan w:val="10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D9E1F2"/>
            <w:noWrap/>
            <w:vAlign w:val="center"/>
            <w:hideMark/>
          </w:tcPr>
          <w:p w14:paraId="4782701E" w14:textId="77777777" w:rsidR="00B13742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 xml:space="preserve">Domain 4: </w:t>
            </w:r>
          </w:p>
          <w:p w14:paraId="55228C68" w14:textId="71B4FE08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Analysis</w:t>
            </w:r>
          </w:p>
        </w:tc>
      </w:tr>
      <w:tr w:rsidR="00FF5698" w:rsidRPr="00FF5698" w14:paraId="59DE2ABF" w14:textId="77777777" w:rsidTr="00FF5698">
        <w:trPr>
          <w:gridAfter w:val="1"/>
          <w:wAfter w:w="21" w:type="dxa"/>
          <w:trHeight w:val="302"/>
        </w:trPr>
        <w:tc>
          <w:tcPr>
            <w:tcW w:w="217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667054" w14:textId="77777777" w:rsidR="002009E0" w:rsidRPr="00FF5698" w:rsidRDefault="002009E0" w:rsidP="00061956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2EFDA"/>
            <w:vAlign w:val="center"/>
            <w:hideMark/>
          </w:tcPr>
          <w:p w14:paraId="69F041C5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  <w:lang w:val="en-GB"/>
              </w:rPr>
              <w:t>1.1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2EFDA"/>
            <w:vAlign w:val="center"/>
            <w:hideMark/>
          </w:tcPr>
          <w:p w14:paraId="41181B20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  <w:lang w:val="en-GB"/>
              </w:rPr>
              <w:t>1.2</w:t>
            </w: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DEBF7"/>
            <w:vAlign w:val="center"/>
            <w:hideMark/>
          </w:tcPr>
          <w:p w14:paraId="54D57E6E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  <w:lang w:val="en-GB"/>
              </w:rPr>
              <w:t>2.1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DEBF7"/>
            <w:vAlign w:val="center"/>
            <w:hideMark/>
          </w:tcPr>
          <w:p w14:paraId="1D6019B4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2.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DEBF7"/>
            <w:vAlign w:val="center"/>
            <w:hideMark/>
          </w:tcPr>
          <w:p w14:paraId="0AC6DCC5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2.3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  <w:hideMark/>
          </w:tcPr>
          <w:p w14:paraId="0A1024E5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  <w:lang w:val="en-GB"/>
              </w:rPr>
              <w:t>3.1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  <w:hideMark/>
          </w:tcPr>
          <w:p w14:paraId="286428EE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  <w:lang w:val="en-GB"/>
              </w:rPr>
              <w:t>3.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  <w:hideMark/>
          </w:tcPr>
          <w:p w14:paraId="2582EDBB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  <w:lang w:val="en-GB"/>
              </w:rPr>
              <w:t>3.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  <w:hideMark/>
          </w:tcPr>
          <w:p w14:paraId="2AE6EC69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  <w:lang w:val="en-GB"/>
              </w:rPr>
              <w:t>3.4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  <w:hideMark/>
          </w:tcPr>
          <w:p w14:paraId="78084AF0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  <w:lang w:val="en-GB"/>
              </w:rPr>
              <w:t>3.5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CE4D6"/>
            <w:vAlign w:val="center"/>
            <w:hideMark/>
          </w:tcPr>
          <w:p w14:paraId="712FCE5F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  <w:lang w:val="en-GB"/>
              </w:rPr>
              <w:t>3.6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520D1603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4.1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5B124289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4.2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668F6C9E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4.3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2746C3FD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4.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60D98B89" w14:textId="74F5D4DB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4.5</w:t>
            </w:r>
            <w:r w:rsidR="00DF77AF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14CB03AE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4.6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4B58D5D2" w14:textId="77777777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4.7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2A0FA831" w14:textId="59CABBCD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4.8</w:t>
            </w:r>
            <w:r w:rsidR="00DF77AF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35B41D8B" w14:textId="4BB53E2A" w:rsidR="002009E0" w:rsidRPr="00FF5698" w:rsidRDefault="002009E0" w:rsidP="00061956">
            <w:pPr>
              <w:widowControl/>
              <w:jc w:val="center"/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b/>
                <w:bCs/>
                <w:kern w:val="0"/>
                <w:sz w:val="20"/>
                <w:szCs w:val="20"/>
              </w:rPr>
              <w:t>4.9</w:t>
            </w:r>
            <w:r w:rsidR="00DF77AF" w:rsidRPr="00FF5698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vertAlign w:val="superscript"/>
              </w:rPr>
              <w:t>†</w:t>
            </w:r>
          </w:p>
        </w:tc>
      </w:tr>
      <w:tr w:rsidR="00FF5698" w:rsidRPr="00FF5698" w14:paraId="2514B32A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590E03" w14:textId="5957BC4C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uen 2009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ZdWVuPC9BdXRob3I+PFllYXI+MjAwOTwvWWVhcj48UmVj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ZdWVuPC9BdXRob3I+PFllYXI+MjAwOTwvWWVhcj48UmVj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7B5391" w14:textId="0D38C54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41D0A5" w14:textId="55F51DD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EE2428" w14:textId="3786B44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EDE0AE" w14:textId="45BE9BE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D15E5D" w14:textId="3C6EADE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1DBF84" w14:textId="7D1336D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4931D3" w14:textId="652C86F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0943B2" w14:textId="7843757E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76C78C" w14:textId="4EFF5DF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D2356F" w14:textId="35C44B2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588232" w14:textId="46841E7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878BB6" w14:textId="55927CE6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07A3E7" w14:textId="6FCE551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27A625" w14:textId="59A2ABB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1D8906" w14:textId="50A2886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1E6BC5" w14:textId="06570FF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192E12" w14:textId="550B3916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0949A6" w14:textId="2A99E51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5B285F" w14:textId="6CF6BD5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28676E" w14:textId="50CA4A2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268B6BA4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7D4E61" w14:textId="3DB9BAA7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Wong 201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Xb25nPC9BdXRob3I+PFllYXI+MjAxMDwvWWVhcj48UmVj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MTY2MC01PC9wYWdlcz48dm9sdW1lPjI4PC92b2x1bWU+PG51bWJlcj4xMDwvbnVtYmVy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Xb25nPC9BdXRob3I+PFllYXI+MjAxMDwvWWVhcj48UmVj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MTY2MC01PC9wYWdlcz48dm9sdW1lPjI4PC92b2x1bWU+PG51bWJlcj4xMDwvbnVtYmVy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2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349317" w14:textId="6EFD6B3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FBA783" w14:textId="0B06798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55EB03" w14:textId="12718046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25A230" w14:textId="2752A87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CBF76A" w14:textId="2914B49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DF472B" w14:textId="1A5FFD6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BA1629" w14:textId="6F88893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F0FF0F" w14:textId="6405036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75A5F5" w14:textId="2F60938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6C9B18" w14:textId="2707BD3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86C190" w14:textId="6EF1C7E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BC5C9F" w14:textId="4C8EF79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3A1927" w14:textId="23BCE2F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E3BB65" w14:textId="205C4E1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98DD72" w14:textId="102D785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742A64" w14:textId="3B6E783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8B1F36" w14:textId="1806FBA6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392F24" w14:textId="5EF0DA1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D2275B" w14:textId="58EB3C1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3CBF81" w14:textId="536DC7E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4AAC187E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1E3791" w14:textId="738F6827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ang 2011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&lt;EndNote&gt;&lt;Cite&gt;&lt;Author&gt;Yang&lt;/Author&gt;&lt;Year&gt;2011&lt;/Year&gt;&lt;RecNum&gt;17763&lt;/RecNum&gt;&lt;DisplayText&gt;&lt;style face="superscript"&gt;3&lt;/style&gt;&lt;/DisplayText&gt;&lt;record&gt;&lt;rec-number&gt;17763&lt;/rec-number&gt;&lt;foreign-keys&gt;&lt;key app="EN" db-id="50ss2vdsl0rztiexds65s0fc00stdfse0sra" timestamp="1596723760"&gt;17763&lt;/key&gt;&lt;/foreign-keys&gt;&lt;ref-type name="Journal Article"&gt;17&lt;/ref-type&gt;&lt;contributors&gt;&lt;authors&gt;&lt;author&gt;Yang, H. I.&lt;/author&gt;&lt;author&gt;Yuen, M. F.&lt;/author&gt;&lt;author&gt;Chan, H. L.&lt;/author&gt;&lt;author&gt;Han, K. H.&lt;/author&gt;&lt;author&gt;Chen, P. J.&lt;/author&gt;&lt;author&gt;Kim, D. Y.&lt;/author&gt;&lt;author&gt;Ahn, S. H.&lt;/author&gt;&lt;author&gt;Chen, C. J.&lt;/author&gt;&lt;author&gt;Wong, V. W.&lt;/author&gt;&lt;author&gt;Seto, W. K.&lt;/author&gt;&lt;/authors&gt;&lt;/contributors&gt;&lt;auth-address&gt;Genomics Research Centre, Academia Sinica, Taipei, Taiwan.&lt;/auth-address&gt;&lt;titles&gt;&lt;title&gt;Risk estimation for hepatocellular carcinoma in chronic hepatitis B (REACH-B): development and validation of a predictive score&lt;/title&gt;&lt;secondary-title&gt;Lancet Oncol&lt;/secondary-title&gt;&lt;alt-title&gt;The Lancet. Oncology&lt;/alt-title&gt;&lt;/titles&gt;&lt;periodical&gt;&lt;full-title&gt;Lancet Oncol&lt;/full-title&gt;&lt;abbr-1&gt;The Lancet. Oncology&lt;/abbr-1&gt;&lt;/periodical&gt;&lt;alt-periodical&gt;&lt;full-title&gt;Lancet Oncol&lt;/full-title&gt;&lt;abbr-1&gt;The Lancet. Oncology&lt;/abbr-1&gt;&lt;/alt-periodical&gt;&lt;pages&gt;568-74&lt;/pages&gt;&lt;volume&gt;12&lt;/volume&gt;&lt;number&gt;6&lt;/number&gt;&lt;edition&gt;2011/04/19&lt;/edition&gt;&lt;keywords&gt;&lt;keyword&gt;Adult&lt;/keyword&gt;&lt;keyword&gt;Aged&lt;/keyword&gt;&lt;keyword&gt;Carcinoma, Hepatocellular/*etiology&lt;/keyword&gt;&lt;keyword&gt;Female&lt;/keyword&gt;&lt;keyword&gt;Hepatitis B, Chronic/*complications&lt;/keyword&gt;&lt;keyword&gt;Humans&lt;/keyword&gt;&lt;keyword&gt;Liver Neoplasms/*etiology&lt;/keyword&gt;&lt;keyword&gt;Male&lt;/keyword&gt;&lt;keyword&gt;Middle Aged&lt;/keyword&gt;&lt;keyword&gt;Proportional Hazards Models&lt;/keyword&gt;&lt;keyword&gt;ROC Curve&lt;/keyword&gt;&lt;keyword&gt;Risk&lt;/keyword&gt;&lt;/keywords&gt;&lt;dates&gt;&lt;year&gt;2011&lt;/year&gt;&lt;pub-dates&gt;&lt;date&gt;Jun&lt;/date&gt;&lt;/pub-dates&gt;&lt;/dates&gt;&lt;isbn&gt;1470-2045&lt;/isbn&gt;&lt;accession-num&gt;21497551&lt;/accession-num&gt;&lt;urls&gt;&lt;/urls&gt;&lt;electronic-resource-num&gt;10.1016/s1470-2045(11)70077-8&lt;/electronic-resource-num&gt;&lt;remote-database-provider&gt;NLM&lt;/remote-database-provider&gt;&lt;language&gt;eng&lt;/language&gt;&lt;/record&gt;&lt;/Cite&gt;&lt;/EndNote&gt;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46997A" w14:textId="63504ED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7ADB6E" w14:textId="1AECCD0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40B30C" w14:textId="09827BEF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21B406" w14:textId="6DD932FF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03EEE5" w14:textId="4086632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F0A12F" w14:textId="7E9705E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644153" w14:textId="02CAE30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2AB7F0" w14:textId="3C74A20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DF4129" w14:textId="617853D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D3ACF8" w14:textId="603433A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F6F3A" w14:textId="4DAF108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7AC257" w14:textId="501A942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7E34E9" w14:textId="26B1F54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C0960E" w14:textId="141B9A9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494E89" w14:textId="02060E4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56A122" w14:textId="3D5EDD4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705425" w14:textId="7B5C206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58CB29" w14:textId="1853C29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76B4D1" w14:textId="605D1D7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03965B" w14:textId="6F3FDBF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305F73F4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9C0A3" w14:textId="6EE8BF54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Michikawa 2012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NaWNoaWthd2E8L0F1dGhvcj48WWVhcj4yMDEyPC9ZZWFy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NaWNoaWthd2E8L0F1dGhvcj48WWVhcj4yMDEyPC9ZZWFy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00CE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BABA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5B05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ABEC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531C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391B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9B4A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54E9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455C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CE26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77618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A524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36CA5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BE3A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8BB0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CF5E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39063" w14:textId="77777777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71982" w14:textId="77777777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A474D" w14:textId="77777777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E1BD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4EE6B8F5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4A692" w14:textId="26BBA4BC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Wen 2012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XZW48L0F1dGhvcj48WWVhcj4yMDEyPC9ZZWFyPjxSZWNO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XZW48L0F1dGhvcj48WWVhcj4yMDEyPC9ZZWFyPjxSZWNO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5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703B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61A55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D1815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1920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B08E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260E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CAB4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48EF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CE24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1D47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10A8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D144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0266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E679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38860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9F47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5195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9951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96A9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A4D5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</w:tr>
      <w:tr w:rsidR="00FF5698" w:rsidRPr="00FF5698" w14:paraId="005322B8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C012C" w14:textId="583D3C53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Tseng 201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Uc2VuZzwvQXV0aG9yPjxZZWFyPjIwMTM8L1llYXI+PFJl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Uc2VuZzwvQXV0aG9yPjxZZWFyPjIwMTM8L1llYXI+PFJl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6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5C19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F943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5F93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5A658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B33C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DD01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45BF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9F91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69F3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68DA5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4C12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35A5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EE0E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7CBF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7F9AC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237D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60734" w14:textId="77777777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F41A4" w14:textId="77777777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5EBB2" w14:textId="77777777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FF19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48328FE7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E1A8DA" w14:textId="763F3B71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Lee 201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MZWU8L0F1dGhvcj48WWVhcj4yMDEzPC9ZZWFyPjxSZWNO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1NDYtNTQ8L3BhZ2VzPjx2b2x1bWU+NTg8L3Zv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MZWU8L0F1dGhvcj48WWVhcj4yMDEzPC9ZZWFyPjxSZWNO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1NDYtNTQ8L3BhZ2VzPjx2b2x1bWU+NTg8L3Zv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7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79D1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1884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5728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8102C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11B0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6105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CCCD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A3C2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26FEC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C7CB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9330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65B85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1D2F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6F27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FD968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4240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6F1B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2E24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F828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E57F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41AC8AC0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7D603A" w14:textId="70404565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ingal 201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TaW5nYWw8L0F1dGhvcj48WWVhcj4yMDEzPC9ZZWFyPjxS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TaW5nYWw8L0F1dGhvcj48WWVhcj4yMDEzPC9ZZWFyPjxS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8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E1606B" w14:textId="378B2A1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3CD06D" w14:textId="70DAD5D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149A20" w14:textId="1649EA3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697DC4" w14:textId="2CAA8BC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0A8E43" w14:textId="25C0542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0073CF" w14:textId="5E699C0F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67B360" w14:textId="1494CC4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594849" w14:textId="2B6CCD8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36ED44" w14:textId="08158DD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390DE3" w14:textId="3DEE08E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D6A28C" w14:textId="6FD8636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26899C" w14:textId="5B6B40CF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79FAB7" w14:textId="3CA23AE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941E8A" w14:textId="36BAE43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6468B9" w14:textId="3AD12D0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2842E" w14:textId="05BA323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65C608" w14:textId="5325A12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6AFB45" w14:textId="65A3427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366227" w14:textId="433969AE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605513" w14:textId="0C9816A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76F6D741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9AE1DA" w14:textId="2EEF4B90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El-Serag 201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FbC1TZXJhZzwvQXV0aG9yPjxZZWFyPjIwMTQ8L1llYXI+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FbC1TZXJhZzwvQXV0aG9yPjxZZWFyPjIwMTQ8L1llYXI+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9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737FE" w14:textId="581E213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8BF645" w14:textId="16ED12E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739D97" w14:textId="1FF9D15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1929C" w14:textId="4DE02E9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121BC0" w14:textId="2C688E6E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BF6D9E" w14:textId="422CEC8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DD0A36" w14:textId="507BA7D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DD7BDC" w14:textId="32E32CB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E549EA" w14:textId="503820A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1692E" w14:textId="1448B5C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3CD504" w14:textId="44716AD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C4C2FC" w14:textId="4E1D20CF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7910CB" w14:textId="4E80897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860E04" w14:textId="3426025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D49A39" w14:textId="31342C8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2D76B1" w14:textId="399D12F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2F330C" w14:textId="59EDFC27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C64FE4" w14:textId="19EF3D43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F3B379" w14:textId="0A0DE5B2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38F408" w14:textId="5231938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</w:tr>
      <w:tr w:rsidR="00FF5698" w:rsidRPr="00FF5698" w14:paraId="2ACCE096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03474E" w14:textId="0CBEFC1E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Flemming 201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GbGVtbWluZzwvQXV0aG9yPjxZZWFyPjIwMTQ8L1llYXI+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GbGVtbWluZzwvQXV0aG9yPjxZZWFyPjIwMTQ8L1llYXI+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33E8C" w14:textId="5417C4F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135813" w14:textId="2EEB403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26BB3A" w14:textId="120B890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E9703F" w14:textId="5F956FFE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3E201" w14:textId="02F64CE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81EDEC" w14:textId="3DF1D7E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913AFF" w14:textId="01F5389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910E51" w14:textId="378846F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DF36C8" w14:textId="0216D98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456C13" w14:textId="41A40D8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4FF170" w14:textId="4DA8973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EE3C0A" w14:textId="57BE044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822A45" w14:textId="2FB6F5D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9C5C5B" w14:textId="19019E4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8FC6E0" w14:textId="6E2208F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CD8BF1" w14:textId="2ABE0F1F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E6D19" w14:textId="5856DE9E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2C3C0A" w14:textId="17A742BF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080AF2" w14:textId="06B849B8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98D269" w14:textId="66F0D16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14E26E22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A8859F" w14:textId="06165FE9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Lee 201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MZWU8L0F1dGhvcj48WWVhcj4yMDE0PC9ZZWFyPjxSZWNO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5NDc2MDwvcGFnZXM+PHZvbHVtZT45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MZWU8L0F1dGhvcj48WWVhcj4yMDE0PC9ZZWFyPjxSZWNO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5NDc2MDwvcGFnZXM+PHZvbHVtZT45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1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1B08CB" w14:textId="3CE4EEC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2D1A07" w14:textId="35A976A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4C66EB" w14:textId="4139B22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15202F" w14:textId="5D74083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808A9B" w14:textId="476CDAF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524CDA" w14:textId="3619D2AF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5B1A70" w14:textId="17B454F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123353" w14:textId="7C2BABC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47BB90" w14:textId="326A697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F356EE" w14:textId="375C77C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5ADD93" w14:textId="716B278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F326A5" w14:textId="36D8BFB6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1E6468" w14:textId="343F763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FEA2CC" w14:textId="01A718A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B87515" w14:textId="0269EED4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705B9B" w14:textId="34FBEFE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770CE5" w14:textId="402FD27D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3680E4" w14:textId="05AAD4E0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FB5A30" w14:textId="05B54DE0" w:rsidR="00FF5698" w:rsidRPr="00FF5698" w:rsidRDefault="00FF5698" w:rsidP="00FF5698">
            <w:pPr>
              <w:widowControl/>
              <w:jc w:val="center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BF8F20" w14:textId="17793C3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5207F95C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B9FC3" w14:textId="38B67D3F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Hung 2015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IdW5nPC9BdXRob3I+PFllYXI+MjAxNTwvWWVhcj48UmVj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IdW5nPC9BdXRob3I+PFllYXI+MjAxNTwvWWVhcj48UmVj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2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CD24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CEBB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B2B6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D3EE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1E82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3CC4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17F4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D012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19208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BE93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DBDB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2EE5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D6A0C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A394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460C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1F2DC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EB4B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7C5A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70E4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ACB5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2AF4C065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FE6C94" w14:textId="44368A9B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Ganne-Carrié 2016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HYW5uZS1DYXJyacOpPC9BdXRob3I+PFllYXI+MjAxNjwv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HYW5uZS1DYXJyacOpPC9BdXRob3I+PFllYXI+MjAxNjwv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3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9842B5" w14:textId="01DC1CE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43E489" w14:textId="744E420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A319E2" w14:textId="79470A0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24E331" w14:textId="35580A5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2CC4D0" w14:textId="0D9202E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873CB2" w14:textId="35851F9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307065" w14:textId="4F19EA5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54DCEF" w14:textId="30405A4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AC9B9C" w14:textId="2FD36E7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DA80E5" w14:textId="5D41B8E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8FA722" w14:textId="3D6032F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0BAA4E" w14:textId="2E8F0F0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913BFD" w14:textId="41408AAF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B747F4" w14:textId="6415412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503CD4" w14:textId="1E7240E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3A34AE" w14:textId="202FAFF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03E2BB" w14:textId="607D468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1E12E0" w14:textId="4106A52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C6E746" w14:textId="36FB487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A368B5" w14:textId="611737D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644B998E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A1E897" w14:textId="1C3E9171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au 2016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SYXU8L0F1dGhvcj48WWVhcj4yMDE2PC9ZZWFyPjxSZWNO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SYXU8L0F1dGhvcj48WWVhcj4yMDE2PC9ZZWFyPjxSZWNO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4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64D940" w14:textId="28735A1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EF316A" w14:textId="6C542C9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4755B8" w14:textId="743EE5C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B0661C" w14:textId="2C02168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4A1A16" w14:textId="6727100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D796A2" w14:textId="609EFEB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BA9A20" w14:textId="4E9D827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B765DD" w14:textId="0BA3425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CB9784" w14:textId="1133AF3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8080B0" w14:textId="06D479C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D5C2B2" w14:textId="2050FA7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9AE993" w14:textId="5DA4CCDE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FF8E1C" w14:textId="1654383E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FB9C9E" w14:textId="37FE62F6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B42812" w14:textId="3527594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72301A" w14:textId="4199A1F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AC2F23" w14:textId="3DE71CAE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991574" w14:textId="66440F8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D8BE69" w14:textId="5C14C9D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0D8F9F" w14:textId="248F48F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2C29FC56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AC5A4" w14:textId="6BFA9339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Aoki 2017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Bb2tpPC9BdXRob3I+PFllYXI+MjAxNzwvWWVhcj48UmVj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Bb2tpPC9BdXRob3I+PFllYXI+MjAxNzwvWWVhcj48UmVj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5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CFFC5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CDE37" w14:textId="79A8DEC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5BFE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06F5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C35B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4C66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B537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E456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9C208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5948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0074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377B8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4BAA4" w14:textId="1789FE1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8F58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00E9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D7D5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D75E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1D558" w14:textId="279C63D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27F6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ED54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48A799AB" w14:textId="77777777" w:rsidTr="00FF5698">
        <w:trPr>
          <w:gridAfter w:val="1"/>
          <w:wAfter w:w="21" w:type="dxa"/>
          <w:trHeight w:val="179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23167" w14:textId="17F70711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Chung 2017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&lt;EndNote&gt;&lt;Cite&gt;&lt;Author&gt;Chung&lt;/Author&gt;&lt;Year&gt;2017&lt;/Year&gt;&lt;RecNum&gt;21547&lt;/RecNum&gt;&lt;DisplayText&gt;&lt;style face="superscript"&gt;16&lt;/style&gt;&lt;/DisplayText&gt;&lt;record&gt;&lt;rec-number&gt;21547&lt;/rec-number&gt;&lt;foreign-keys&gt;&lt;key app="EN" db-id="50ss2vdsl0rztiexds65s0fc00stdfse0sra" timestamp="1596723784"&gt;21547&lt;/key&gt;&lt;/foreign-keys&gt;&lt;ref-type name="Journal Article"&gt;17&lt;/ref-type&gt;&lt;contributors&gt;&lt;authors&gt;&lt;author&gt;Chung, J. W.&lt;/author&gt;&lt;author&gt;Jang, E. S.&lt;/author&gt;&lt;author&gt;Kim, J.&lt;/author&gt;&lt;author&gt;Jeong, S. H.&lt;/author&gt;&lt;author&gt;Kim, N.&lt;/author&gt;&lt;author&gt;Lee, D. H.&lt;/author&gt;&lt;author&gt;Lee, K. H.&lt;/author&gt;&lt;author&gt;Kim, J. W.&lt;/author&gt;&lt;/authors&gt;&lt;/contributors&gt;&lt;auth-address&gt;Department of Medicine, Seoul National University Bundang Hospital, Seongnam, Republic of Korea.&amp;#xD;Department of Internal Medicine, Seoul National University College of Medicine, Seoul, Republic of Korea.&amp;#xD;Department of Radiology, Seoul National University College of Medicine, Seoul, Republic of Korea.&lt;/auth-address&gt;&lt;titles&gt;&lt;title&gt;Development of a nomogram for screening of hepatitis B virus-associated hepatocellular carcinoma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106499-106510&lt;/pages&gt;&lt;volume&gt;8&lt;/volume&gt;&lt;number&gt;63&lt;/number&gt;&lt;edition&gt;2018/01/02&lt;/edition&gt;&lt;keywords&gt;&lt;keyword&gt;chronic hepatitis B&lt;/keyword&gt;&lt;keyword&gt;early diagnosis of cancer&lt;/keyword&gt;&lt;keyword&gt;hepatocellular carcinoma&lt;/keyword&gt;&lt;keyword&gt;nomograms&lt;/keyword&gt;&lt;keyword&gt;ultrasonography&lt;/keyword&gt;&lt;/keywords&gt;&lt;dates&gt;&lt;year&gt;2017&lt;/year&gt;&lt;pub-dates&gt;&lt;date&gt;Dec 5&lt;/date&gt;&lt;/pub-dates&gt;&lt;/dates&gt;&lt;isbn&gt;1949-2553&lt;/isbn&gt;&lt;accession-num&gt;29290966&lt;/accession-num&gt;&lt;urls&gt;&lt;/urls&gt;&lt;custom2&gt;Pmc5739751&lt;/custom2&gt;&lt;electronic-resource-num&gt;10.18632/oncotarget.22498&lt;/electronic-resource-num&gt;&lt;remote-database-provider&gt;NLM&lt;/remote-database-provider&gt;&lt;language&gt;eng&lt;/language&gt;&lt;/record&gt;&lt;/Cite&gt;&lt;/EndNote&gt;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6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E252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4B9E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D110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2731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6DCE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55AB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50AC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C0D6C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BD5D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8028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507C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8FD6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DCED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46B45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3D7C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A09D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78D6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7EF78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ACCF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73CE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  <w:tr w:rsidR="00FF5698" w:rsidRPr="00FF5698" w14:paraId="5391C52D" w14:textId="77777777" w:rsidTr="00FF5698">
        <w:trPr>
          <w:gridAfter w:val="1"/>
          <w:wAfter w:w="21" w:type="dxa"/>
          <w:trHeight w:val="179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6649AB" w14:textId="1E850AB2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Zhang 2019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Tk8L1llYXI+PFJl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aaGFuZzwvQXV0aG9yPjxZZWFyPjIwMTk8L1llYXI+PFJl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7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24FC1D" w14:textId="7A68065F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E8B9F4" w14:textId="03C9554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32A22D" w14:textId="5DD8ED3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847EB3" w14:textId="6610425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FD7782" w14:textId="18CD359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DEB84E" w14:textId="138E51C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514867" w14:textId="55E40A4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535682" w14:textId="286BD8A2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2A90D2" w14:textId="4C627C3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0288BA" w14:textId="7944411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442981" w14:textId="4A82EE6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F8FCD9" w14:textId="1C007215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08F982" w14:textId="58255DD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58C08E" w14:textId="2C8E665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DFB045" w14:textId="6DF7D70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7A391C" w14:textId="63A243C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-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EDAC55" w14:textId="4BEC4B8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F90574" w14:textId="431B1679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532568" w14:textId="0139E6E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-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CEE0C6" w14:textId="255C7960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-</w:t>
            </w:r>
          </w:p>
        </w:tc>
      </w:tr>
      <w:tr w:rsidR="00FF5698" w:rsidRPr="00FF5698" w14:paraId="635E54C4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F20B7" w14:textId="756B7144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emirtas 202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&lt;EndNote&gt;&lt;Cite&gt;&lt;Author&gt;Demirtas&lt;/Author&gt;&lt;Year&gt;2020&lt;/Year&gt;&lt;RecNum&gt;39195&lt;/RecNum&gt;&lt;DisplayText&gt;&lt;style face="superscript"&gt;18&lt;/style&gt;&lt;/DisplayText&gt;&lt;record&gt;&lt;rec-number&gt;39195&lt;/rec-number&gt;&lt;foreign-keys&gt;&lt;key app="EN" db-id="50ss2vdsl0rztiexds65s0fc00stdfse0sra" timestamp="1597366518"&gt;39195&lt;/key&gt;&lt;/foreign-keys&gt;&lt;ref-type name="Journal Article"&gt;17&lt;/ref-type&gt;&lt;contributors&gt;&lt;authors&gt;&lt;author&gt;Demirtas, C. O.&lt;/author&gt;&lt;author&gt;Gunduz, F.&lt;/author&gt;&lt;author&gt;Kani, H. T.&lt;/author&gt;&lt;author&gt;Keklikkiran, C.&lt;/author&gt;&lt;author&gt;Alahdab, Y. O.&lt;/author&gt;&lt;author&gt;Yilmaz, Y.&lt;/author&gt;&lt;author&gt;Duman, D. G.&lt;/author&gt;&lt;author&gt;Atug, O.&lt;/author&gt;&lt;author&gt;Giral, A.&lt;/author&gt;&lt;author&gt;Aslan, R.&lt;/author&gt;&lt;author&gt;Cagatay, N. S.&lt;/author&gt;&lt;author&gt;Ozkan, B.&lt;/author&gt;&lt;author&gt;Ozdogan, O. C.&lt;/author&gt;&lt;/authors&gt;&lt;/contributors&gt;&lt;auth-address&gt;Department of Gastroenterology, School of Medicine, Marmara University, Istanbul, Turkey.&amp;#xD;Marmara Universitesi, Pendik Eğitim ve Araştirma Hastanesi, Gastroenteroloji Bilim Dali, Fevzi Çakmak, Muhsin Yazicioğlu.&lt;/auth-address&gt;&lt;titles&gt;&lt;title&gt;External validation of the Toronto hepatocellular carcinoma risk index in Turkish cirrhotic patients&lt;/title&gt;&lt;secondary-title&gt;Eur J Gastroenterol Hepatol&lt;/secondary-title&gt;&lt;alt-title&gt;European journal of gastroenterology &amp;amp; hepatology&lt;/alt-title&gt;&lt;/titles&gt;&lt;periodical&gt;&lt;full-title&gt;Eur J Gastroenterol Hepatol&lt;/full-title&gt;&lt;abbr-1&gt;European journal of gastroenterology &amp;amp; hepatology&lt;/abbr-1&gt;&lt;/periodical&gt;&lt;alt-periodical&gt;&lt;full-title&gt;Eur J Gastroenterol Hepatol&lt;/full-title&gt;&lt;abbr-1&gt;European journal of gastroenterology &amp;amp; hepatology&lt;/abbr-1&gt;&lt;/alt-periodical&gt;&lt;pages&gt;882-888&lt;/pages&gt;&lt;volume&gt;32&lt;/volume&gt;&lt;number&gt;7&lt;/number&gt;&lt;edition&gt;2020/05/13&lt;/edition&gt;&lt;dates&gt;&lt;year&gt;2020&lt;/year&gt;&lt;pub-dates&gt;&lt;date&gt;Jul&lt;/date&gt;&lt;/pub-dates&gt;&lt;/dates&gt;&lt;isbn&gt;0954-691x&lt;/isbn&gt;&lt;accession-num&gt;32395972&lt;/accession-num&gt;&lt;urls&gt;&lt;/urls&gt;&lt;electronic-resource-num&gt;10.1097/meg.0000000000001685&lt;/electronic-resource-num&gt;&lt;remote-database-provider&gt;NLM&lt;/remote-database-provider&gt;&lt;language&gt;eng&lt;/language&gt;&lt;/record&gt;&lt;/Cite&gt;&lt;/EndNote&gt;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8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7066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CF21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0F675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BE1F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9679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742E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D685D" w14:textId="5AADFEC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97B3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8FF7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D563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0671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00712" w14:textId="43E75FE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C00F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E3C9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6D7B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ECBDF" w14:textId="1BF9B8CD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-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FE08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6B0C9" w14:textId="0B53782C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8B29C" w14:textId="08FEC4BA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-</w:t>
            </w:r>
          </w:p>
        </w:tc>
        <w:tc>
          <w:tcPr>
            <w:tcW w:w="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8EF39" w14:textId="6256DDA6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-</w:t>
            </w:r>
          </w:p>
        </w:tc>
      </w:tr>
      <w:tr w:rsidR="00FF5698" w:rsidRPr="00FF5698" w14:paraId="59A53FAD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91146" w14:textId="3331E54F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Ioannou 202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Jb2Fubm91PC9BdXRob3I+PFllYXI+MjAxOTwvWWVhcj48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Jb2Fubm91PC9BdXRob3I+PFllYXI+MjAxOTwvWWVhcj48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19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8A67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5E1C4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2F631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B956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FAE4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E4238" w14:textId="3E2976F1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F496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0570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67FA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B1B2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D94E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79900" w14:textId="323311EB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566BF" w14:textId="6C433DE8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38DB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1A27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387E6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17160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73C3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E5A6F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0143D" w14:textId="6AAAEFCE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</w:tr>
      <w:tr w:rsidR="00FF5698" w:rsidRPr="00FF5698" w14:paraId="302EBEBB" w14:textId="77777777" w:rsidTr="00FF5698">
        <w:trPr>
          <w:gridAfter w:val="1"/>
          <w:wAfter w:w="21" w:type="dxa"/>
          <w:trHeight w:val="274"/>
        </w:trPr>
        <w:tc>
          <w:tcPr>
            <w:tcW w:w="21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ADE2BE" w14:textId="00465F02" w:rsidR="00FF5698" w:rsidRPr="00FF5698" w:rsidRDefault="00FF5698" w:rsidP="00FF5698">
            <w:pPr>
              <w:widowControl/>
              <w:jc w:val="left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inn 202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TaW5uPC9BdXRob3I+PFllYXI+MjAyMDwvWWVhcj48UmVj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begin">
                <w:fldData xml:space="preserve">PEVuZE5vdGU+PENpdGU+PEF1dGhvcj5TaW5uPC9BdXRob3I+PFllYXI+MjAyMDwvWWVhcj48UmVj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</w:fldData>
              </w:fldCha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instrText xml:space="preserve"> ADDIN EN.CITE.DATA </w:instrTex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separate"/>
            </w:r>
            <w:r w:rsidRPr="00FF5698">
              <w:rPr>
                <w:rFonts w:ascii="Times New Roman" w:eastAsia="等线" w:hAnsi="Times New Roman" w:cs="Times New Roman"/>
                <w:noProof/>
                <w:kern w:val="0"/>
                <w:sz w:val="20"/>
                <w:szCs w:val="20"/>
                <w:vertAlign w:val="superscript"/>
              </w:rPr>
              <w:t>20</w:t>
            </w: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8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E040A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D384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43AE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7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54A495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3ABAD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1F050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11A4F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F3022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A7861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D0D37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4E2ACA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CC730E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66BA99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11699B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PY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0D39F9" w14:textId="5FCD35D3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I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75D70D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C80682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4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AE7B93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C781C7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</w:p>
        </w:tc>
        <w:tc>
          <w:tcPr>
            <w:tcW w:w="6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CAA528" w14:textId="77777777" w:rsidR="00FF5698" w:rsidRPr="00FF5698" w:rsidRDefault="00FF5698" w:rsidP="00FF56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FF5698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Y</w:t>
            </w:r>
          </w:p>
        </w:tc>
      </w:tr>
    </w:tbl>
    <w:p w14:paraId="478F613B" w14:textId="03C74855" w:rsidR="003443FC" w:rsidRPr="00FF5698" w:rsidRDefault="00FE50E9" w:rsidP="00FF5698">
      <w:pPr>
        <w:ind w:firstLineChars="200" w:firstLine="400"/>
        <w:rPr>
          <w:rFonts w:ascii="Times New Roman" w:hAnsi="Times New Roman" w:cs="Times New Roman"/>
          <w:sz w:val="20"/>
          <w:szCs w:val="20"/>
        </w:rPr>
      </w:pPr>
      <w:r w:rsidRPr="00FF5698">
        <w:rPr>
          <w:rFonts w:ascii="Times New Roman" w:hAnsi="Times New Roman" w:cs="Times New Roman"/>
          <w:sz w:val="20"/>
          <w:szCs w:val="20"/>
        </w:rPr>
        <w:t>Y</w:t>
      </w:r>
      <w:r w:rsidR="00FF5698">
        <w:rPr>
          <w:rFonts w:ascii="Times New Roman" w:hAnsi="Times New Roman" w:cs="Times New Roman"/>
          <w:sz w:val="20"/>
          <w:szCs w:val="20"/>
        </w:rPr>
        <w:t>,</w:t>
      </w:r>
      <w:r w:rsidRPr="00FF5698">
        <w:rPr>
          <w:rFonts w:ascii="Times New Roman" w:hAnsi="Times New Roman" w:cs="Times New Roman"/>
          <w:sz w:val="20"/>
          <w:szCs w:val="20"/>
        </w:rPr>
        <w:t xml:space="preserve"> yes</w:t>
      </w:r>
      <w:r w:rsidR="00FF5698">
        <w:rPr>
          <w:rFonts w:ascii="Times New Roman" w:hAnsi="Times New Roman" w:cs="Times New Roman"/>
          <w:sz w:val="20"/>
          <w:szCs w:val="20"/>
        </w:rPr>
        <w:t>;</w:t>
      </w:r>
      <w:r w:rsidRPr="00FF5698">
        <w:rPr>
          <w:rFonts w:ascii="Times New Roman" w:hAnsi="Times New Roman" w:cs="Times New Roman"/>
          <w:sz w:val="20"/>
          <w:szCs w:val="20"/>
        </w:rPr>
        <w:t xml:space="preserve"> N</w:t>
      </w:r>
      <w:r w:rsidR="00FF5698">
        <w:rPr>
          <w:rFonts w:ascii="Times New Roman" w:hAnsi="Times New Roman" w:cs="Times New Roman"/>
          <w:sz w:val="20"/>
          <w:szCs w:val="20"/>
        </w:rPr>
        <w:t>,</w:t>
      </w:r>
      <w:r w:rsidRPr="00FF5698">
        <w:rPr>
          <w:rFonts w:ascii="Times New Roman" w:hAnsi="Times New Roman" w:cs="Times New Roman"/>
          <w:sz w:val="20"/>
          <w:szCs w:val="20"/>
        </w:rPr>
        <w:t xml:space="preserve"> no; NI</w:t>
      </w:r>
      <w:r w:rsidR="00FF5698">
        <w:rPr>
          <w:rFonts w:ascii="Times New Roman" w:hAnsi="Times New Roman" w:cs="Times New Roman"/>
          <w:sz w:val="20"/>
          <w:szCs w:val="20"/>
        </w:rPr>
        <w:t>,</w:t>
      </w:r>
      <w:r w:rsidRPr="00FF5698">
        <w:rPr>
          <w:rFonts w:ascii="Times New Roman" w:hAnsi="Times New Roman" w:cs="Times New Roman"/>
          <w:sz w:val="20"/>
          <w:szCs w:val="20"/>
        </w:rPr>
        <w:t xml:space="preserve"> n</w:t>
      </w:r>
      <w:r w:rsidR="00BE3729" w:rsidRPr="00FF5698">
        <w:rPr>
          <w:rFonts w:ascii="Times New Roman" w:hAnsi="Times New Roman" w:cs="Times New Roman"/>
          <w:sz w:val="20"/>
          <w:szCs w:val="20"/>
        </w:rPr>
        <w:t>o</w:t>
      </w:r>
      <w:r w:rsidRPr="00FF5698">
        <w:rPr>
          <w:rFonts w:ascii="Times New Roman" w:hAnsi="Times New Roman" w:cs="Times New Roman"/>
          <w:sz w:val="20"/>
          <w:szCs w:val="20"/>
        </w:rPr>
        <w:t xml:space="preserve"> information</w:t>
      </w:r>
      <w:r w:rsidR="00FF5698">
        <w:rPr>
          <w:rFonts w:ascii="Times New Roman" w:hAnsi="Times New Roman" w:cs="Times New Roman"/>
          <w:sz w:val="20"/>
          <w:szCs w:val="20"/>
        </w:rPr>
        <w:t>;</w:t>
      </w:r>
      <w:r w:rsidRPr="00FF5698">
        <w:rPr>
          <w:rFonts w:ascii="Times New Roman" w:hAnsi="Times New Roman" w:cs="Times New Roman"/>
          <w:sz w:val="20"/>
          <w:szCs w:val="20"/>
        </w:rPr>
        <w:t xml:space="preserve"> PY, probably yes</w:t>
      </w:r>
      <w:r w:rsidR="00FF5698">
        <w:rPr>
          <w:rFonts w:ascii="Times New Roman" w:hAnsi="Times New Roman" w:cs="Times New Roman"/>
          <w:sz w:val="20"/>
          <w:szCs w:val="20"/>
        </w:rPr>
        <w:t>;</w:t>
      </w:r>
      <w:r w:rsidR="003443FC" w:rsidRPr="00FF5698">
        <w:rPr>
          <w:rFonts w:ascii="Times New Roman" w:hAnsi="Times New Roman" w:cs="Times New Roman"/>
          <w:sz w:val="20"/>
          <w:szCs w:val="20"/>
        </w:rPr>
        <w:t xml:space="preserve"> </w:t>
      </w:r>
      <w:r w:rsidR="00DF77AF" w:rsidRPr="00FF5698">
        <w:rPr>
          <w:rFonts w:ascii="Times New Roman" w:eastAsia="等线" w:hAnsi="Times New Roman" w:cs="Times New Roman"/>
          <w:color w:val="000000"/>
          <w:kern w:val="0"/>
          <w:sz w:val="20"/>
          <w:szCs w:val="20"/>
          <w:vertAlign w:val="superscript"/>
        </w:rPr>
        <w:t>†</w:t>
      </w:r>
      <w:r w:rsidRPr="00FF5698">
        <w:rPr>
          <w:rFonts w:ascii="Times New Roman" w:hAnsi="Times New Roman" w:cs="Times New Roman"/>
          <w:sz w:val="20"/>
          <w:szCs w:val="20"/>
        </w:rPr>
        <w:t>:</w:t>
      </w:r>
      <w:r w:rsidR="00BE3729" w:rsidRPr="00FF5698">
        <w:rPr>
          <w:rFonts w:ascii="Times New Roman" w:hAnsi="Times New Roman" w:cs="Times New Roman"/>
          <w:sz w:val="20"/>
          <w:szCs w:val="20"/>
        </w:rPr>
        <w:t xml:space="preserve"> Development only</w:t>
      </w:r>
      <w:r w:rsidR="00FF5698">
        <w:rPr>
          <w:rFonts w:ascii="Times New Roman" w:hAnsi="Times New Roman" w:cs="Times New Roman"/>
          <w:sz w:val="20"/>
          <w:szCs w:val="20"/>
        </w:rPr>
        <w:t>.</w:t>
      </w:r>
      <w:r w:rsidR="003443FC" w:rsidRPr="00FF5698"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14:paraId="0A01A4C7" w14:textId="7C1B1C2A" w:rsidR="003443FC" w:rsidRPr="00FF5698" w:rsidRDefault="003443FC">
      <w:pPr>
        <w:widowControl/>
        <w:jc w:val="left"/>
        <w:rPr>
          <w:rFonts w:ascii="Times New Roman" w:hAnsi="Times New Roman" w:cs="Times New Roman"/>
          <w:b/>
          <w:bCs/>
          <w:sz w:val="20"/>
          <w:szCs w:val="20"/>
        </w:rPr>
      </w:pPr>
    </w:p>
    <w:p w14:paraId="3A742DE0" w14:textId="744B5B7C" w:rsidR="000A6E5C" w:rsidRPr="00FF5698" w:rsidRDefault="007F2F33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FF5698">
        <w:rPr>
          <w:rFonts w:ascii="Times New Roman" w:hAnsi="Times New Roman" w:cs="Times New Roman"/>
          <w:b/>
          <w:bCs/>
          <w:sz w:val="20"/>
          <w:szCs w:val="20"/>
        </w:rPr>
        <w:t>References</w:t>
      </w:r>
    </w:p>
    <w:p w14:paraId="237CBFD2" w14:textId="77777777" w:rsidR="00FF5698" w:rsidRPr="00BF7E97" w:rsidRDefault="000A6E5C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fldChar w:fldCharType="begin"/>
      </w:r>
      <w:r w:rsidRPr="00BF7E97">
        <w:rPr>
          <w:rFonts w:ascii="Times New Roman" w:hAnsi="Times New Roman" w:cs="Times New Roman"/>
          <w:szCs w:val="20"/>
        </w:rPr>
        <w:instrText xml:space="preserve"> ADDIN EN.REFLIST </w:instrText>
      </w:r>
      <w:r w:rsidRPr="00BF7E97">
        <w:rPr>
          <w:rFonts w:ascii="Times New Roman" w:hAnsi="Times New Roman" w:cs="Times New Roman"/>
          <w:szCs w:val="20"/>
        </w:rPr>
        <w:fldChar w:fldCharType="separate"/>
      </w:r>
      <w:r w:rsidR="00FF5698" w:rsidRPr="00BF7E97">
        <w:rPr>
          <w:rFonts w:ascii="Times New Roman" w:hAnsi="Times New Roman" w:cs="Times New Roman"/>
          <w:szCs w:val="20"/>
        </w:rPr>
        <w:t>1.</w:t>
      </w:r>
      <w:r w:rsidR="00FF5698" w:rsidRPr="00BF7E97">
        <w:rPr>
          <w:rFonts w:ascii="Times New Roman" w:hAnsi="Times New Roman" w:cs="Times New Roman"/>
          <w:szCs w:val="20"/>
        </w:rPr>
        <w:tab/>
        <w:t>Yuen MF, Tanaka Y, Fong DY, et al. Independent risk factors and predictive score for the development of hepatocellular carcinoma in chronic hepatitis B. J Hepatol. 2009;50:80-8.</w:t>
      </w:r>
    </w:p>
    <w:p w14:paraId="30C0B6F3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2.</w:t>
      </w:r>
      <w:r w:rsidRPr="00BF7E97">
        <w:rPr>
          <w:rFonts w:ascii="Times New Roman" w:hAnsi="Times New Roman" w:cs="Times New Roman"/>
          <w:szCs w:val="20"/>
        </w:rPr>
        <w:tab/>
        <w:t>Wong VW, Chan SL, Mo F, et al. Clinical scoring system to predict hepatocellular carcinoma in chronic hepatitis B carriers. J Clin Oncol. 2010;28:1660-5.</w:t>
      </w:r>
    </w:p>
    <w:p w14:paraId="55AB969A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3.</w:t>
      </w:r>
      <w:r w:rsidRPr="00BF7E97">
        <w:rPr>
          <w:rFonts w:ascii="Times New Roman" w:hAnsi="Times New Roman" w:cs="Times New Roman"/>
          <w:szCs w:val="20"/>
        </w:rPr>
        <w:tab/>
        <w:t>Yang HI, Yuen MF, Chan HL, et al. Risk estimation for hepatocellular carcinoma in chronic hepatitis B (REACH-B): development and validation of a predictive score. Lancet Oncol. 2011;12:568-74.</w:t>
      </w:r>
    </w:p>
    <w:p w14:paraId="3EFCBB58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4.</w:t>
      </w:r>
      <w:r w:rsidRPr="00BF7E97">
        <w:rPr>
          <w:rFonts w:ascii="Times New Roman" w:hAnsi="Times New Roman" w:cs="Times New Roman"/>
          <w:szCs w:val="20"/>
        </w:rPr>
        <w:tab/>
        <w:t>Michikawa T, Inoue M, Sawada N, et al. Development of a prediction model for 10-year risk of hepatocellular carcinoma in middle-aged Japanese: the Japan Public Health Center-based Prospective Study Cohort II. Prev Med. 2012;55:137-43.</w:t>
      </w:r>
    </w:p>
    <w:p w14:paraId="5E97C456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5.</w:t>
      </w:r>
      <w:r w:rsidRPr="00BF7E97">
        <w:rPr>
          <w:rFonts w:ascii="Times New Roman" w:hAnsi="Times New Roman" w:cs="Times New Roman"/>
          <w:szCs w:val="20"/>
        </w:rPr>
        <w:tab/>
        <w:t>Wen CP, Lin J, Yang YC, et al. Hepatocellular carcinoma risk prediction model for the general population: the predictive power of transaminases. J Natl Cancer Inst. 2012;104:1599-611.</w:t>
      </w:r>
    </w:p>
    <w:p w14:paraId="7CA1DDBA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6.</w:t>
      </w:r>
      <w:r w:rsidRPr="00BF7E97">
        <w:rPr>
          <w:rFonts w:ascii="Times New Roman" w:hAnsi="Times New Roman" w:cs="Times New Roman"/>
          <w:szCs w:val="20"/>
        </w:rPr>
        <w:tab/>
        <w:t>Tseng TC, Liu CJ, Chen CL, et al. Risk stratification of hepatocellular carcinoma in hepatitis B virus e antigen-negative carriers by combining viral biomarkers. J Infect Dis. 2013;208:584-93.</w:t>
      </w:r>
    </w:p>
    <w:p w14:paraId="559C1D8D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7.</w:t>
      </w:r>
      <w:r w:rsidRPr="00BF7E97">
        <w:rPr>
          <w:rFonts w:ascii="Times New Roman" w:hAnsi="Times New Roman" w:cs="Times New Roman"/>
          <w:szCs w:val="20"/>
        </w:rPr>
        <w:tab/>
        <w:t xml:space="preserve">Lee MH, Yang HI, Liu J, et al. Prediction models of long-term cirrhosis and hepatocellular carcinoma risk in chronic hepatitis B patients: risk scores integrating host and </w:t>
      </w:r>
      <w:r w:rsidRPr="00BF7E97">
        <w:rPr>
          <w:rFonts w:ascii="Times New Roman" w:hAnsi="Times New Roman" w:cs="Times New Roman"/>
          <w:szCs w:val="20"/>
        </w:rPr>
        <w:lastRenderedPageBreak/>
        <w:t>virus profiles. Hepatology. 2013;58:546-54.</w:t>
      </w:r>
    </w:p>
    <w:p w14:paraId="0DA9E5DA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8.</w:t>
      </w:r>
      <w:r w:rsidRPr="00BF7E97">
        <w:rPr>
          <w:rFonts w:ascii="Times New Roman" w:hAnsi="Times New Roman" w:cs="Times New Roman"/>
          <w:szCs w:val="20"/>
        </w:rPr>
        <w:tab/>
        <w:t>Singal AG, Mukherjee A, Elmunzer BJ, et al. Machine learning algorithms outperform conventional regression models in predicting development of hepatocellular carcinoma. Am J Gastroenterol. 2013;108:1723-30.</w:t>
      </w:r>
    </w:p>
    <w:p w14:paraId="6437ABE6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9.</w:t>
      </w:r>
      <w:r w:rsidRPr="00BF7E97">
        <w:rPr>
          <w:rFonts w:ascii="Times New Roman" w:hAnsi="Times New Roman" w:cs="Times New Roman"/>
          <w:szCs w:val="20"/>
        </w:rPr>
        <w:tab/>
        <w:t>El-Serag HB, Kanwal F, Davila JA, et al. A new laboratory-based algorithm to predict development of hepatocellular carcinoma in patients with hepatitis C and cirrhosis. Gastroenterology. 2014;146:1249-55.e1.</w:t>
      </w:r>
    </w:p>
    <w:p w14:paraId="61578C91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0.</w:t>
      </w:r>
      <w:r w:rsidRPr="00BF7E97">
        <w:rPr>
          <w:rFonts w:ascii="Times New Roman" w:hAnsi="Times New Roman" w:cs="Times New Roman"/>
          <w:szCs w:val="20"/>
        </w:rPr>
        <w:tab/>
        <w:t>Flemming JA, Yang JD, Vittinghoff E, et al. Risk prediction of hepatocellular carcinoma in patients with cirrhosis: the ADRESS-HCC risk model. Cancer. 2014;120:3485-93.</w:t>
      </w:r>
    </w:p>
    <w:p w14:paraId="598D800C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1.</w:t>
      </w:r>
      <w:r w:rsidRPr="00BF7E97">
        <w:rPr>
          <w:rFonts w:ascii="Times New Roman" w:hAnsi="Times New Roman" w:cs="Times New Roman"/>
          <w:szCs w:val="20"/>
        </w:rPr>
        <w:tab/>
        <w:t>Lee MH, Lu SN, Yuan Y, et al. Development and validation of a clinical scoring system for predicting risk of HCC in asymptomatic individuals seropositive for anti-HCV antibodies. PLoS One. 2014;9:e94760.</w:t>
      </w:r>
    </w:p>
    <w:p w14:paraId="73FEDA8A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2.</w:t>
      </w:r>
      <w:r w:rsidRPr="00BF7E97">
        <w:rPr>
          <w:rFonts w:ascii="Times New Roman" w:hAnsi="Times New Roman" w:cs="Times New Roman"/>
          <w:szCs w:val="20"/>
        </w:rPr>
        <w:tab/>
        <w:t>Hung YC, Lin CL, Liu CJ, et al. Development of risk scoring system for stratifying population for hepatocellular carcinoma screening. Hepatology. 2015;61:1934-44.</w:t>
      </w:r>
    </w:p>
    <w:p w14:paraId="2A3E1C44" w14:textId="0F2E9A02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3.</w:t>
      </w:r>
      <w:r w:rsidRPr="00BF7E97">
        <w:rPr>
          <w:rFonts w:ascii="Times New Roman" w:hAnsi="Times New Roman" w:cs="Times New Roman"/>
          <w:szCs w:val="20"/>
        </w:rPr>
        <w:tab/>
        <w:t>Ganne-Carrié N, Layese R, Bourcier V, et al. Nomogram for individualized prediction of hepatocellular carcinoma occurrence in hepatitis C virus cirrhosis (ANRS CO12 CirVir). Hepatology. 2016;64:1136‐47.</w:t>
      </w:r>
    </w:p>
    <w:p w14:paraId="43A0AFE1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4.</w:t>
      </w:r>
      <w:r w:rsidRPr="00BF7E97">
        <w:rPr>
          <w:rFonts w:ascii="Times New Roman" w:hAnsi="Times New Roman" w:cs="Times New Roman"/>
          <w:szCs w:val="20"/>
        </w:rPr>
        <w:tab/>
        <w:t xml:space="preserve">Rau HH, Hsu CY, Lin YA, et al. Development of a web-based liver cancer prediction model for type II diabetes patients by using an artificial neural network. Comput </w:t>
      </w:r>
      <w:r w:rsidRPr="00BF7E97">
        <w:rPr>
          <w:rFonts w:ascii="Times New Roman" w:hAnsi="Times New Roman" w:cs="Times New Roman"/>
          <w:szCs w:val="20"/>
        </w:rPr>
        <w:lastRenderedPageBreak/>
        <w:t>Methods Programs Biomed. 2016;125:58-65.</w:t>
      </w:r>
    </w:p>
    <w:p w14:paraId="21F56876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5.</w:t>
      </w:r>
      <w:r w:rsidRPr="00BF7E97">
        <w:rPr>
          <w:rFonts w:ascii="Times New Roman" w:hAnsi="Times New Roman" w:cs="Times New Roman"/>
          <w:szCs w:val="20"/>
        </w:rPr>
        <w:tab/>
        <w:t>Aoki T, Iijima H, Tada T, et al. Prediction of development of hepatocellular carcinoma using a new scoring system involving virtual touch quantification in patients with chronic liver diseases. J Gastroenterol. 2017;52:104-12.</w:t>
      </w:r>
    </w:p>
    <w:p w14:paraId="51923BCC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6.</w:t>
      </w:r>
      <w:r w:rsidRPr="00BF7E97">
        <w:rPr>
          <w:rFonts w:ascii="Times New Roman" w:hAnsi="Times New Roman" w:cs="Times New Roman"/>
          <w:szCs w:val="20"/>
        </w:rPr>
        <w:tab/>
        <w:t>Chung JW, Jang ES, Kim J, et al. Development of a nomogram for screening of hepatitis B virus-associated hepatocellular carcinoma. Oncotarget. 2017;8:106499-510.</w:t>
      </w:r>
    </w:p>
    <w:p w14:paraId="032316C7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7.</w:t>
      </w:r>
      <w:r w:rsidRPr="00BF7E97">
        <w:rPr>
          <w:rFonts w:ascii="Times New Roman" w:hAnsi="Times New Roman" w:cs="Times New Roman"/>
          <w:szCs w:val="20"/>
        </w:rPr>
        <w:tab/>
        <w:t>Zhang H, Zhu J, Xi L, et al. Validation of the Toronto hepatocellular carcinoma risk index for patients with cirrhosis in China: a retrospective cohort study. World J Surg Oncol. 2019;17:75.</w:t>
      </w:r>
    </w:p>
    <w:p w14:paraId="0F928059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8.</w:t>
      </w:r>
      <w:r w:rsidRPr="00BF7E97">
        <w:rPr>
          <w:rFonts w:ascii="Times New Roman" w:hAnsi="Times New Roman" w:cs="Times New Roman"/>
          <w:szCs w:val="20"/>
        </w:rPr>
        <w:tab/>
        <w:t>Demirtas CO, Gunduz F, Kani HT, et al. External validation of the Toronto hepatocellular carcinoma risk index in Turkish cirrhotic patients. Eur J Gastroenterol Hepatol. 2020;32:882-8.</w:t>
      </w:r>
    </w:p>
    <w:p w14:paraId="2962C433" w14:textId="77777777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19.</w:t>
      </w:r>
      <w:r w:rsidRPr="00BF7E97">
        <w:rPr>
          <w:rFonts w:ascii="Times New Roman" w:hAnsi="Times New Roman" w:cs="Times New Roman"/>
          <w:szCs w:val="20"/>
        </w:rPr>
        <w:tab/>
        <w:t>Ioannou GN, Green P, Kerr KF, et al. Models estimating risk of hepatocellular carcinoma in patients with alcohol or NAFLD-related cirrhosis for risk stratification. J Hepatol. 2019;71:523-33.</w:t>
      </w:r>
    </w:p>
    <w:p w14:paraId="29BCB1F3" w14:textId="0B28C6D1" w:rsidR="00FF5698" w:rsidRPr="00BF7E97" w:rsidRDefault="00FF5698" w:rsidP="00FF5698">
      <w:pPr>
        <w:pStyle w:val="EndNoteBibliography"/>
        <w:spacing w:line="480" w:lineRule="auto"/>
        <w:ind w:left="400" w:hangingChars="200" w:hanging="400"/>
        <w:rPr>
          <w:rFonts w:ascii="Times New Roman" w:hAnsi="Times New Roman" w:cs="Times New Roman"/>
          <w:szCs w:val="20"/>
        </w:rPr>
      </w:pPr>
      <w:r w:rsidRPr="00BF7E97">
        <w:rPr>
          <w:rFonts w:ascii="Times New Roman" w:hAnsi="Times New Roman" w:cs="Times New Roman"/>
          <w:szCs w:val="20"/>
        </w:rPr>
        <w:t>20.</w:t>
      </w:r>
      <w:r w:rsidRPr="00BF7E97">
        <w:rPr>
          <w:rFonts w:ascii="Times New Roman" w:hAnsi="Times New Roman" w:cs="Times New Roman"/>
          <w:szCs w:val="20"/>
        </w:rPr>
        <w:tab/>
        <w:t>Sinn DH, Kang D, Cho SJ, et al. Risk of hepatocellular carcinoma in individuals without traditional risk factors: development and validation of a novel risk score. Int J Epidemiol. 2020.</w:t>
      </w:r>
      <w:r w:rsidR="0094111C" w:rsidRPr="00BF7E97">
        <w:rPr>
          <w:rFonts w:ascii="Times New Roman" w:hAnsi="Times New Roman" w:cs="Times New Roman"/>
          <w:szCs w:val="20"/>
        </w:rPr>
        <w:t xml:space="preserve"> I</w:t>
      </w:r>
      <w:r w:rsidR="0094111C" w:rsidRPr="00BF7E97">
        <w:rPr>
          <w:rFonts w:ascii="Times New Roman" w:hAnsi="Times New Roman" w:cs="Times New Roman" w:hint="eastAsia"/>
          <w:szCs w:val="20"/>
        </w:rPr>
        <w:t>n</w:t>
      </w:r>
      <w:r w:rsidR="0094111C" w:rsidRPr="00BF7E97">
        <w:rPr>
          <w:rFonts w:ascii="Times New Roman" w:hAnsi="Times New Roman" w:cs="Times New Roman"/>
          <w:szCs w:val="20"/>
        </w:rPr>
        <w:t xml:space="preserve"> press. </w:t>
      </w:r>
    </w:p>
    <w:p w14:paraId="31BA3EB3" w14:textId="2A47B478" w:rsidR="007908A3" w:rsidRPr="00BF7E97" w:rsidRDefault="000A6E5C" w:rsidP="00FF5698">
      <w:pPr>
        <w:spacing w:line="480" w:lineRule="auto"/>
        <w:ind w:left="400" w:hangingChars="200" w:hanging="400"/>
        <w:rPr>
          <w:rFonts w:ascii="Times New Roman" w:hAnsi="Times New Roman" w:cs="Times New Roman"/>
          <w:sz w:val="20"/>
          <w:szCs w:val="20"/>
        </w:rPr>
      </w:pPr>
      <w:r w:rsidRPr="00BF7E97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7908A3" w:rsidRPr="00BF7E97" w:rsidSect="002009E0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3B44EE8" w14:textId="77777777" w:rsidR="002C1FD5" w:rsidRDefault="002C1FD5">
      <w:r>
        <w:separator/>
      </w:r>
    </w:p>
  </w:endnote>
  <w:endnote w:type="continuationSeparator" w:id="0">
    <w:p w14:paraId="72CE53E4" w14:textId="77777777" w:rsidR="002C1FD5" w:rsidRDefault="002C1F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8C78280" w14:textId="77777777" w:rsidR="00243E11" w:rsidRDefault="00243E11">
    <w:pPr>
      <w:spacing w:line="200" w:lineRule="exact"/>
      <w:rPr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03AB9F5E" wp14:editId="6A0D9AB5">
              <wp:simplePos x="0" y="0"/>
              <wp:positionH relativeFrom="page">
                <wp:posOffset>6482080</wp:posOffset>
              </wp:positionH>
              <wp:positionV relativeFrom="page">
                <wp:posOffset>9925050</wp:posOffset>
              </wp:positionV>
              <wp:extent cx="121920" cy="165735"/>
              <wp:effectExtent l="0" t="0" r="0" b="0"/>
              <wp:wrapNone/>
              <wp:docPr id="7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192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F1397BA" w14:textId="77777777" w:rsidR="00243E11" w:rsidRDefault="00243E11">
                          <w:pPr>
                            <w:spacing w:line="245" w:lineRule="exact"/>
                            <w:ind w:left="40"/>
                            <w:rPr>
                              <w:rFonts w:ascii="Calibri" w:hAnsi="Calibri" w:cs="Calibri"/>
                            </w:rPr>
                          </w:pPr>
                          <w:r>
                            <w:rPr>
                              <w:rFonts w:ascii="Calibri" w:hAnsi="Calibri" w:cs="Calibri"/>
                            </w:rPr>
                            <w:fldChar w:fldCharType="begin"/>
                          </w:r>
                          <w:r>
                            <w:rPr>
                              <w:rFonts w:ascii="Calibri" w:hAnsi="Calibri" w:cs="Calibri"/>
                            </w:rPr>
                            <w:instrText xml:space="preserve"> PAGE </w:instrText>
                          </w:r>
                          <w:r>
                            <w:rPr>
                              <w:rFonts w:ascii="Calibri" w:hAnsi="Calibri" w:cs="Calibri"/>
                            </w:rPr>
                            <w:fldChar w:fldCharType="separate"/>
                          </w:r>
                          <w:r>
                            <w:t>1</w:t>
                          </w:r>
                          <w:r>
                            <w:rPr>
                              <w:rFonts w:ascii="Calibri" w:hAnsi="Calibri" w:cs="Calibri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3AB9F5E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left:0;text-align:left;margin-left:510.4pt;margin-top:781.5pt;width:9.6pt;height:13.05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" filled="f" stroked="f">
              <v:textbox inset="0,0,0,0">
                <w:txbxContent>
                  <w:p w14:paraId="3F1397BA" w14:textId="77777777" w:rsidR="00243E11" w:rsidRDefault="00243E11">
                    <w:pPr>
                      <w:spacing w:line="245" w:lineRule="exact"/>
                      <w:ind w:left="40"/>
                      <w:rPr>
                        <w:rFonts w:ascii="Calibri" w:hAnsi="Calibri" w:cs="Calibri"/>
                      </w:rPr>
                    </w:pPr>
                    <w:r>
                      <w:rPr>
                        <w:rFonts w:ascii="Calibri" w:hAnsi="Calibri" w:cs="Calibri"/>
                      </w:rPr>
                      <w:fldChar w:fldCharType="begin"/>
                    </w:r>
                    <w:r>
                      <w:rPr>
                        <w:rFonts w:ascii="Calibri" w:hAnsi="Calibri" w:cs="Calibri"/>
                      </w:rPr>
                      <w:instrText xml:space="preserve"> PAGE </w:instrText>
                    </w:r>
                    <w:r>
                      <w:rPr>
                        <w:rFonts w:ascii="Calibri" w:hAnsi="Calibri" w:cs="Calibri"/>
                      </w:rPr>
                      <w:fldChar w:fldCharType="separate"/>
                    </w:r>
                    <w:r>
                      <w:t>1</w:t>
                    </w:r>
                    <w:r>
                      <w:rPr>
                        <w:rFonts w:ascii="Calibri" w:hAnsi="Calibri" w:cs="Calibri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70BC1DF" w14:textId="77777777" w:rsidR="002C1FD5" w:rsidRDefault="002C1FD5">
      <w:r>
        <w:separator/>
      </w:r>
    </w:p>
  </w:footnote>
  <w:footnote w:type="continuationSeparator" w:id="0">
    <w:p w14:paraId="73AB163A" w14:textId="77777777" w:rsidR="002C1FD5" w:rsidRDefault="002C1FD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ss2vdsl0rztiexds65s0fc00stdfse0sra&quot;&gt;My EndNote Library&lt;record-ids&gt;&lt;item&gt;13728&lt;/item&gt;&lt;item&gt;14767&lt;/item&gt;&lt;item&gt;17393&lt;/item&gt;&lt;item&gt;17428&lt;/item&gt;&lt;item&gt;17489&lt;/item&gt;&lt;item&gt;17738&lt;/item&gt;&lt;item&gt;17763&lt;/item&gt;&lt;item&gt;17854&lt;/item&gt;&lt;item&gt;18010&lt;/item&gt;&lt;item&gt;18531&lt;/item&gt;&lt;item&gt;18806&lt;/item&gt;&lt;item&gt;18901&lt;/item&gt;&lt;item&gt;18916&lt;/item&gt;&lt;item&gt;19596&lt;/item&gt;&lt;item&gt;20012&lt;/item&gt;&lt;item&gt;21547&lt;/item&gt;&lt;item&gt;21639&lt;/item&gt;&lt;item&gt;28779&lt;/item&gt;&lt;item&gt;39047&lt;/item&gt;&lt;item&gt;39195&lt;/item&gt;&lt;/record-ids&gt;&lt;/item&gt;&lt;/Libraries&gt;"/>
  </w:docVars>
  <w:rsids>
    <w:rsidRoot w:val="0010374C"/>
    <w:rsid w:val="00011F3D"/>
    <w:rsid w:val="00037B86"/>
    <w:rsid w:val="00037CDF"/>
    <w:rsid w:val="00056D73"/>
    <w:rsid w:val="00061956"/>
    <w:rsid w:val="00065961"/>
    <w:rsid w:val="00086218"/>
    <w:rsid w:val="000A6E5C"/>
    <w:rsid w:val="000B59D4"/>
    <w:rsid w:val="000F45B5"/>
    <w:rsid w:val="0010374C"/>
    <w:rsid w:val="00110967"/>
    <w:rsid w:val="0011168E"/>
    <w:rsid w:val="00120FA4"/>
    <w:rsid w:val="001A4919"/>
    <w:rsid w:val="001B49BB"/>
    <w:rsid w:val="001C5467"/>
    <w:rsid w:val="001F1341"/>
    <w:rsid w:val="002009E0"/>
    <w:rsid w:val="00203166"/>
    <w:rsid w:val="002174A5"/>
    <w:rsid w:val="00243E11"/>
    <w:rsid w:val="00244D65"/>
    <w:rsid w:val="00260102"/>
    <w:rsid w:val="00261850"/>
    <w:rsid w:val="002C1FD5"/>
    <w:rsid w:val="002F2ABC"/>
    <w:rsid w:val="00315C66"/>
    <w:rsid w:val="003443FC"/>
    <w:rsid w:val="003B4CA2"/>
    <w:rsid w:val="003C6DE7"/>
    <w:rsid w:val="004304EA"/>
    <w:rsid w:val="00435A96"/>
    <w:rsid w:val="00441984"/>
    <w:rsid w:val="00475155"/>
    <w:rsid w:val="00493691"/>
    <w:rsid w:val="004B5632"/>
    <w:rsid w:val="00582B82"/>
    <w:rsid w:val="00583C5A"/>
    <w:rsid w:val="00593220"/>
    <w:rsid w:val="005A772E"/>
    <w:rsid w:val="005B2933"/>
    <w:rsid w:val="005D31D4"/>
    <w:rsid w:val="005E1A11"/>
    <w:rsid w:val="005F718C"/>
    <w:rsid w:val="006000DC"/>
    <w:rsid w:val="00687C2C"/>
    <w:rsid w:val="006F720A"/>
    <w:rsid w:val="007036AF"/>
    <w:rsid w:val="007040E7"/>
    <w:rsid w:val="00717836"/>
    <w:rsid w:val="007210F9"/>
    <w:rsid w:val="007400C1"/>
    <w:rsid w:val="00742004"/>
    <w:rsid w:val="00774D03"/>
    <w:rsid w:val="007908A3"/>
    <w:rsid w:val="007B38DE"/>
    <w:rsid w:val="007C27A2"/>
    <w:rsid w:val="007F2F33"/>
    <w:rsid w:val="00825601"/>
    <w:rsid w:val="00827B7A"/>
    <w:rsid w:val="0083252A"/>
    <w:rsid w:val="008435C2"/>
    <w:rsid w:val="0086322C"/>
    <w:rsid w:val="008872EA"/>
    <w:rsid w:val="00896CCE"/>
    <w:rsid w:val="008A6767"/>
    <w:rsid w:val="008B2517"/>
    <w:rsid w:val="008C7E6D"/>
    <w:rsid w:val="008F173B"/>
    <w:rsid w:val="00903342"/>
    <w:rsid w:val="00903C89"/>
    <w:rsid w:val="00912433"/>
    <w:rsid w:val="00917BD7"/>
    <w:rsid w:val="009306EA"/>
    <w:rsid w:val="0094111C"/>
    <w:rsid w:val="009617C2"/>
    <w:rsid w:val="0096521D"/>
    <w:rsid w:val="009A3B8D"/>
    <w:rsid w:val="009A4D06"/>
    <w:rsid w:val="009F3E14"/>
    <w:rsid w:val="00A01457"/>
    <w:rsid w:val="00A15431"/>
    <w:rsid w:val="00A260BA"/>
    <w:rsid w:val="00A52E07"/>
    <w:rsid w:val="00A7064C"/>
    <w:rsid w:val="00AB3750"/>
    <w:rsid w:val="00AB5FDF"/>
    <w:rsid w:val="00AC026F"/>
    <w:rsid w:val="00AF0EEB"/>
    <w:rsid w:val="00B13742"/>
    <w:rsid w:val="00B24A24"/>
    <w:rsid w:val="00B47C27"/>
    <w:rsid w:val="00BD0864"/>
    <w:rsid w:val="00BE2CD3"/>
    <w:rsid w:val="00BE3729"/>
    <w:rsid w:val="00BF7E97"/>
    <w:rsid w:val="00C16FEB"/>
    <w:rsid w:val="00C60B2E"/>
    <w:rsid w:val="00CC56D0"/>
    <w:rsid w:val="00CC7B89"/>
    <w:rsid w:val="00D61D5E"/>
    <w:rsid w:val="00D65303"/>
    <w:rsid w:val="00DB2E48"/>
    <w:rsid w:val="00DD1B15"/>
    <w:rsid w:val="00DE2C0E"/>
    <w:rsid w:val="00DF77AF"/>
    <w:rsid w:val="00E0094C"/>
    <w:rsid w:val="00E87A3E"/>
    <w:rsid w:val="00E96F27"/>
    <w:rsid w:val="00EB4F9C"/>
    <w:rsid w:val="00ED3CB4"/>
    <w:rsid w:val="00EE0B16"/>
    <w:rsid w:val="00F6470F"/>
    <w:rsid w:val="00FE50E9"/>
    <w:rsid w:val="00FF5698"/>
    <w:rsid w:val="00FF5D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BE389E"/>
  <w15:chartTrackingRefBased/>
  <w15:docId w15:val="{89F0003A-52A2-4F86-99C4-28D1819213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1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0"/>
    <w:uiPriority w:val="9"/>
    <w:qFormat/>
    <w:rsid w:val="00774D03"/>
    <w:pPr>
      <w:ind w:left="100"/>
      <w:jc w:val="left"/>
      <w:outlineLvl w:val="0"/>
    </w:pPr>
    <w:rPr>
      <w:rFonts w:ascii="Arial" w:hAnsi="Arial" w:cs="Times New Roman"/>
      <w:b/>
      <w:bCs/>
      <w:kern w:val="0"/>
      <w:sz w:val="22"/>
      <w:lang w:eastAsia="en-US"/>
    </w:rPr>
  </w:style>
  <w:style w:type="paragraph" w:styleId="2">
    <w:name w:val="heading 2"/>
    <w:basedOn w:val="a"/>
    <w:link w:val="20"/>
    <w:uiPriority w:val="9"/>
    <w:unhideWhenUsed/>
    <w:qFormat/>
    <w:rsid w:val="00774D03"/>
    <w:pPr>
      <w:jc w:val="left"/>
      <w:outlineLvl w:val="1"/>
    </w:pPr>
    <w:rPr>
      <w:rFonts w:ascii="Arial" w:hAnsi="Arial" w:cs="Times New Roman"/>
      <w:kern w:val="0"/>
      <w:sz w:val="22"/>
      <w:lang w:eastAsia="en-US"/>
    </w:rPr>
  </w:style>
  <w:style w:type="paragraph" w:styleId="3">
    <w:name w:val="heading 3"/>
    <w:basedOn w:val="a"/>
    <w:next w:val="a"/>
    <w:link w:val="30"/>
    <w:uiPriority w:val="9"/>
    <w:unhideWhenUsed/>
    <w:qFormat/>
    <w:rsid w:val="00827B7A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公式排序"/>
    <w:basedOn w:val="a"/>
    <w:link w:val="a4"/>
    <w:autoRedefine/>
    <w:qFormat/>
    <w:rsid w:val="000F45B5"/>
    <w:pPr>
      <w:tabs>
        <w:tab w:val="center" w:pos="4080"/>
        <w:tab w:val="right" w:pos="8880"/>
      </w:tabs>
      <w:spacing w:line="360" w:lineRule="auto"/>
      <w:ind w:firstLineChars="200" w:firstLine="480"/>
    </w:pPr>
    <w:rPr>
      <w:rFonts w:ascii="Times New Roman" w:hAnsi="Times New Roman"/>
      <w:sz w:val="24"/>
    </w:rPr>
  </w:style>
  <w:style w:type="character" w:customStyle="1" w:styleId="a4">
    <w:name w:val="公式排序 字符"/>
    <w:basedOn w:val="a0"/>
    <w:link w:val="a3"/>
    <w:rsid w:val="000F45B5"/>
    <w:rPr>
      <w:rFonts w:ascii="Times New Roman" w:hAnsi="Times New Roman"/>
      <w:sz w:val="24"/>
    </w:rPr>
  </w:style>
  <w:style w:type="paragraph" w:customStyle="1" w:styleId="TableParagraph">
    <w:name w:val="Table Paragraph"/>
    <w:basedOn w:val="a"/>
    <w:uiPriority w:val="1"/>
    <w:qFormat/>
    <w:rsid w:val="00774D03"/>
    <w:pPr>
      <w:jc w:val="left"/>
    </w:pPr>
    <w:rPr>
      <w:rFonts w:cs="Times New Roman"/>
      <w:kern w:val="0"/>
      <w:sz w:val="22"/>
      <w:lang w:eastAsia="en-US"/>
    </w:rPr>
  </w:style>
  <w:style w:type="character" w:customStyle="1" w:styleId="10">
    <w:name w:val="标题 1 字符"/>
    <w:basedOn w:val="a0"/>
    <w:link w:val="1"/>
    <w:uiPriority w:val="9"/>
    <w:rsid w:val="00774D03"/>
    <w:rPr>
      <w:rFonts w:ascii="Arial" w:hAnsi="Arial" w:cs="Times New Roman"/>
      <w:b/>
      <w:bCs/>
      <w:kern w:val="0"/>
      <w:sz w:val="22"/>
      <w:lang w:eastAsia="en-US"/>
    </w:rPr>
  </w:style>
  <w:style w:type="character" w:customStyle="1" w:styleId="20">
    <w:name w:val="标题 2 字符"/>
    <w:basedOn w:val="a0"/>
    <w:link w:val="2"/>
    <w:uiPriority w:val="9"/>
    <w:rsid w:val="00774D03"/>
    <w:rPr>
      <w:rFonts w:ascii="Arial" w:hAnsi="Arial" w:cs="Times New Roman"/>
      <w:kern w:val="0"/>
      <w:sz w:val="22"/>
      <w:lang w:eastAsia="en-US"/>
    </w:rPr>
  </w:style>
  <w:style w:type="character" w:customStyle="1" w:styleId="a5">
    <w:name w:val="正文文本 字符"/>
    <w:basedOn w:val="a0"/>
    <w:link w:val="a6"/>
    <w:uiPriority w:val="99"/>
    <w:rsid w:val="00774D03"/>
    <w:rPr>
      <w:rFonts w:ascii="Arial" w:hAnsi="Arial" w:cs="Times New Roman"/>
      <w:i/>
      <w:kern w:val="0"/>
      <w:sz w:val="22"/>
      <w:lang w:eastAsia="en-US"/>
    </w:rPr>
  </w:style>
  <w:style w:type="paragraph" w:styleId="a6">
    <w:name w:val="Body Text"/>
    <w:basedOn w:val="a"/>
    <w:link w:val="a5"/>
    <w:uiPriority w:val="1"/>
    <w:qFormat/>
    <w:rsid w:val="00774D03"/>
    <w:pPr>
      <w:ind w:left="100"/>
      <w:jc w:val="left"/>
    </w:pPr>
    <w:rPr>
      <w:rFonts w:ascii="Arial" w:hAnsi="Arial" w:cs="Times New Roman"/>
      <w:i/>
      <w:kern w:val="0"/>
      <w:sz w:val="22"/>
      <w:lang w:eastAsia="en-US"/>
    </w:rPr>
  </w:style>
  <w:style w:type="character" w:customStyle="1" w:styleId="a7">
    <w:name w:val="页眉 字符"/>
    <w:basedOn w:val="a0"/>
    <w:link w:val="a8"/>
    <w:uiPriority w:val="99"/>
    <w:rsid w:val="00774D03"/>
    <w:rPr>
      <w:rFonts w:cs="Times New Roman"/>
      <w:kern w:val="0"/>
      <w:sz w:val="18"/>
      <w:szCs w:val="18"/>
      <w:lang w:eastAsia="en-US"/>
    </w:rPr>
  </w:style>
  <w:style w:type="paragraph" w:styleId="a8">
    <w:name w:val="header"/>
    <w:basedOn w:val="a"/>
    <w:link w:val="a7"/>
    <w:uiPriority w:val="99"/>
    <w:unhideWhenUsed/>
    <w:rsid w:val="00774D0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cs="Times New Roman"/>
      <w:kern w:val="0"/>
      <w:sz w:val="18"/>
      <w:szCs w:val="18"/>
      <w:lang w:eastAsia="en-US"/>
    </w:rPr>
  </w:style>
  <w:style w:type="character" w:customStyle="1" w:styleId="a9">
    <w:name w:val="页脚 字符"/>
    <w:basedOn w:val="a0"/>
    <w:link w:val="aa"/>
    <w:uiPriority w:val="99"/>
    <w:rsid w:val="00774D03"/>
    <w:rPr>
      <w:rFonts w:cs="Times New Roman"/>
      <w:kern w:val="0"/>
      <w:sz w:val="18"/>
      <w:szCs w:val="18"/>
      <w:lang w:eastAsia="en-US"/>
    </w:rPr>
  </w:style>
  <w:style w:type="paragraph" w:styleId="aa">
    <w:name w:val="footer"/>
    <w:basedOn w:val="a"/>
    <w:link w:val="a9"/>
    <w:uiPriority w:val="99"/>
    <w:unhideWhenUsed/>
    <w:rsid w:val="00774D03"/>
    <w:pPr>
      <w:tabs>
        <w:tab w:val="center" w:pos="4153"/>
        <w:tab w:val="right" w:pos="8306"/>
      </w:tabs>
      <w:snapToGrid w:val="0"/>
      <w:jc w:val="left"/>
    </w:pPr>
    <w:rPr>
      <w:rFonts w:cs="Times New Roman"/>
      <w:kern w:val="0"/>
      <w:sz w:val="18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0A6E5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0A6E5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0A6E5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A6E5C"/>
    <w:rPr>
      <w:rFonts w:ascii="等线" w:eastAsia="等线" w:hAnsi="等线"/>
      <w:noProof/>
      <w:sz w:val="20"/>
    </w:rPr>
  </w:style>
  <w:style w:type="paragraph" w:styleId="TOC1">
    <w:name w:val="toc 1"/>
    <w:basedOn w:val="a"/>
    <w:uiPriority w:val="1"/>
    <w:qFormat/>
    <w:rsid w:val="00774D03"/>
    <w:pPr>
      <w:spacing w:before="139"/>
      <w:ind w:left="100"/>
      <w:jc w:val="left"/>
    </w:pPr>
    <w:rPr>
      <w:rFonts w:ascii="Arial" w:hAnsi="Arial" w:cs="Times New Roman"/>
      <w:kern w:val="0"/>
      <w:sz w:val="22"/>
      <w:lang w:eastAsia="en-US"/>
    </w:rPr>
  </w:style>
  <w:style w:type="paragraph" w:styleId="ab">
    <w:name w:val="Balloon Text"/>
    <w:basedOn w:val="a"/>
    <w:link w:val="ac"/>
    <w:uiPriority w:val="99"/>
    <w:semiHidden/>
    <w:unhideWhenUsed/>
    <w:rsid w:val="006000DC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6000DC"/>
    <w:rPr>
      <w:sz w:val="18"/>
      <w:szCs w:val="18"/>
    </w:rPr>
  </w:style>
  <w:style w:type="character" w:customStyle="1" w:styleId="30">
    <w:name w:val="标题 3 字符"/>
    <w:basedOn w:val="a0"/>
    <w:link w:val="3"/>
    <w:uiPriority w:val="9"/>
    <w:rsid w:val="00827B7A"/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39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57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77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01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87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52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87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37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prisma-statement.org/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44B23E-9E99-4C8C-A8CD-A69FEAA924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69</TotalTime>
  <Pages>16</Pages>
  <Words>5109</Words>
  <Characters>29127</Characters>
  <Application>Microsoft Office Word</Application>
  <DocSecurity>0</DocSecurity>
  <Lines>242</Lines>
  <Paragraphs>68</Paragraphs>
  <ScaleCrop>false</ScaleCrop>
  <Company/>
  <LinksUpToDate>false</LinksUpToDate>
  <CharactersWithSpaces>34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o maomao</dc:creator>
  <cp:keywords/>
  <dc:description/>
  <cp:lastModifiedBy>cao maomao</cp:lastModifiedBy>
  <cp:revision>43</cp:revision>
  <dcterms:created xsi:type="dcterms:W3CDTF">2020-11-24T01:52:00Z</dcterms:created>
  <dcterms:modified xsi:type="dcterms:W3CDTF">2021-01-22T09:18:00Z</dcterms:modified>
</cp:coreProperties>
</file>